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F6606D5" w:rsidR="00A841BF" w:rsidRDefault="00A841BF" w:rsidP="00A841BF">
      <w:pPr>
        <w:rPr>
          <w:b/>
          <w:bCs/>
          <w:color w:val="000000" w:themeColor="text1"/>
        </w:rPr>
      </w:pPr>
      <w:r w:rsidRPr="00712700">
        <w:rPr>
          <w:b/>
          <w:bCs/>
          <w:color w:val="000000" w:themeColor="text1"/>
        </w:rPr>
        <w:t xml:space="preserve">Introduction </w:t>
      </w:r>
    </w:p>
    <w:p w14:paraId="3792076E" w14:textId="76CF1232" w:rsidR="0023250A" w:rsidRDefault="008A2C1E" w:rsidP="003333D0">
      <w:pPr>
        <w:ind w:firstLine="360"/>
      </w:pPr>
      <w:r>
        <w:t>Neurologic conditions include some of the most prevalent of modern life, primarily due to demographic transitions and developing global economies.</w:t>
      </w:r>
      <w:r>
        <w:fldChar w:fldCharType="begin"/>
      </w:r>
      <w:r>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fldChar w:fldCharType="separate"/>
      </w:r>
      <w:r w:rsidRPr="00286C5E">
        <w:rPr>
          <w:vertAlign w:val="superscript"/>
        </w:rPr>
        <w:t>1</w:t>
      </w:r>
      <w:r>
        <w:fldChar w:fldCharType="end"/>
      </w:r>
      <w:r>
        <w:t xml:space="preserve"> One 2016 estimate found that this disease area was the most common cause of DALYs and second most common cause of deaths globally.</w:t>
      </w:r>
      <w:bookmarkStart w:id="0" w:name="ZOTERO_TEMP_BOOKMARK"/>
      <w:ins w:id="1" w:author="Hannah Moyer" w:date="2023-07-10T15:57:00Z">
        <w:r w:rsidR="000F6AC7">
          <w:rPr>
            <w:vertAlign w:val="superscript"/>
          </w:rPr>
          <w:t>8</w:t>
        </w:r>
      </w:ins>
      <w:bookmarkEnd w:id="0"/>
      <w:r>
        <w:fldChar w:fldCharType="begin"/>
      </w:r>
      <w:r>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286C5E">
        <w:rPr>
          <w:vertAlign w:val="superscript"/>
        </w:rPr>
        <w:t>2</w:t>
      </w:r>
      <w:r>
        <w:fldChar w:fldCharType="end"/>
      </w:r>
      <w:r w:rsidR="00800240" w:rsidRPr="00800240">
        <w:t xml:space="preserve"> </w:t>
      </w:r>
      <w:r w:rsidR="0023250A">
        <w:t>Although increasingly common, many neurologic diseases do not have any effective treatments.</w:t>
      </w:r>
      <w:r w:rsidR="0023250A">
        <w:fldChar w:fldCharType="begin"/>
      </w:r>
      <w:r w:rsidR="0023250A">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23250A">
        <w:fldChar w:fldCharType="separate"/>
      </w:r>
      <w:r w:rsidR="0023250A" w:rsidRPr="00992C02">
        <w:rPr>
          <w:vertAlign w:val="superscript"/>
        </w:rPr>
        <w:t>3</w:t>
      </w:r>
      <w:r w:rsidR="0023250A">
        <w:fldChar w:fldCharType="end"/>
      </w:r>
      <w:r w:rsidR="0023250A">
        <w:t xml:space="preserve"> </w:t>
      </w:r>
      <w:r w:rsidR="0023250A">
        <w:rPr>
          <w:color w:val="000000" w:themeColor="text1"/>
        </w:rPr>
        <w:t xml:space="preserve">This dismal treatment landscape </w:t>
      </w:r>
      <w:r w:rsidR="001055F3">
        <w:rPr>
          <w:color w:val="000000" w:themeColor="text1"/>
        </w:rPr>
        <w:t xml:space="preserve">shows </w:t>
      </w:r>
      <w:r w:rsidR="0023250A">
        <w:rPr>
          <w:color w:val="000000" w:themeColor="text1"/>
        </w:rPr>
        <w:t xml:space="preserve">the need for innovative </w:t>
      </w:r>
      <w:r w:rsidR="0023250A" w:rsidRPr="00D80360">
        <w:rPr>
          <w:rFonts w:cs="Segoe UI"/>
          <w:color w:val="000000"/>
          <w:shd w:val="clear" w:color="auto" w:fill="FFFFFF"/>
        </w:rPr>
        <w:t>modif</w:t>
      </w:r>
      <w:r w:rsidR="0023250A">
        <w:rPr>
          <w:rFonts w:cs="Segoe UI"/>
          <w:color w:val="000000"/>
          <w:shd w:val="clear" w:color="auto" w:fill="FFFFFF"/>
        </w:rPr>
        <w:t>ications to</w:t>
      </w:r>
      <w:r w:rsidR="0023250A" w:rsidRPr="00D80360">
        <w:rPr>
          <w:rFonts w:cs="Segoe UI"/>
          <w:color w:val="000000"/>
          <w:shd w:val="clear" w:color="auto" w:fill="FFFFFF"/>
        </w:rPr>
        <w:t xml:space="preserve"> </w:t>
      </w:r>
      <w:r w:rsidR="0023250A">
        <w:rPr>
          <w:rFonts w:cs="Segoe UI"/>
          <w:color w:val="000000"/>
          <w:shd w:val="clear" w:color="auto" w:fill="FFFFFF"/>
        </w:rPr>
        <w:t>the drug development</w:t>
      </w:r>
      <w:r w:rsidR="0023250A" w:rsidRPr="00D80360">
        <w:rPr>
          <w:rFonts w:cs="Segoe UI"/>
          <w:color w:val="000000"/>
          <w:shd w:val="clear" w:color="auto" w:fill="FFFFFF"/>
        </w:rPr>
        <w:t xml:space="preserve"> process to get treatments to patients faster and to increase the incentives for companies to invest in their development</w:t>
      </w:r>
      <w:r w:rsidR="0023250A">
        <w:rPr>
          <w:rFonts w:cs="Segoe UI"/>
          <w:color w:val="000000"/>
          <w:shd w:val="clear" w:color="auto" w:fill="FFFFFF"/>
        </w:rPr>
        <w:t>.</w:t>
      </w:r>
    </w:p>
    <w:p w14:paraId="5EB1691E" w14:textId="6395C513" w:rsidR="00E91F18" w:rsidRPr="00800240" w:rsidRDefault="00E91F18" w:rsidP="003333D0">
      <w:pPr>
        <w:ind w:firstLine="360"/>
      </w:pPr>
      <w:r>
        <w:t xml:space="preserve">In </w:t>
      </w:r>
      <w:r w:rsidR="003333D0">
        <w:t>the following chapter</w:t>
      </w:r>
      <w:r>
        <w:t>, we first review the drug development landscape for neurologic</w:t>
      </w:r>
      <w:r w:rsidR="0023250A">
        <w:t xml:space="preserve"> </w:t>
      </w:r>
      <w:r>
        <w:t>diseases and one method of designing trial trajectories to reduce the time it takes to get effective treatments to patients</w:t>
      </w:r>
      <w:r w:rsidR="004923A7">
        <w:t xml:space="preserve"> </w:t>
      </w:r>
      <w:r w:rsidR="008A2C1E">
        <w:t>-</w:t>
      </w:r>
      <w:r w:rsidR="00800240">
        <w:t xml:space="preserve"> </w:t>
      </w:r>
      <w:r>
        <w:t xml:space="preserve">bypassing phase 2 (P2) trials. Next, we will </w:t>
      </w:r>
      <w:r w:rsidR="00800240">
        <w:t>provide an overview of</w:t>
      </w:r>
      <w:r>
        <w:t xml:space="preserve"> </w:t>
      </w:r>
      <w:r w:rsidR="00800240">
        <w:t xml:space="preserve">the </w:t>
      </w:r>
      <w:r w:rsidR="001055F3">
        <w:t xml:space="preserve">rationale for </w:t>
      </w:r>
      <w:r>
        <w:t>running P2 trials</w:t>
      </w:r>
      <w:r w:rsidR="001055F3">
        <w:t xml:space="preserve"> before starting P2 trials</w:t>
      </w:r>
      <w:r>
        <w:t xml:space="preserve"> in neurology</w:t>
      </w:r>
      <w:r w:rsidR="00800240">
        <w:t xml:space="preserve">. </w:t>
      </w:r>
      <w:r w:rsidR="005D1453" w:rsidRPr="00E25405">
        <w:t xml:space="preserve">This will be followed </w:t>
      </w:r>
      <w:r w:rsidR="005D1453">
        <w:t>by</w:t>
      </w:r>
      <w:r w:rsidR="005D1453" w:rsidRPr="00E25405">
        <w:t xml:space="preserve"> a discussion of how bypassing P2 trials may impact research trajector</w:t>
      </w:r>
      <w:r w:rsidR="001055F3">
        <w:t>ies</w:t>
      </w:r>
      <w:r w:rsidR="005D1453" w:rsidRPr="00E25405">
        <w:t xml:space="preserve"> and</w:t>
      </w:r>
      <w:r w:rsidR="005D1453">
        <w:t xml:space="preserve"> the </w:t>
      </w:r>
      <w:r w:rsidR="005D1453" w:rsidRPr="00800240">
        <w:t>welfare of trial participants.</w:t>
      </w:r>
    </w:p>
    <w:p w14:paraId="562F3E15" w14:textId="77777777" w:rsidR="00ED7565" w:rsidRPr="00800240" w:rsidRDefault="00ED7565" w:rsidP="00A841BF">
      <w:pPr>
        <w:rPr>
          <w:color w:val="000000" w:themeColor="text1"/>
          <w:u w:val="single"/>
        </w:rPr>
      </w:pPr>
    </w:p>
    <w:p w14:paraId="5795646A" w14:textId="01B786C0" w:rsidR="00F82AAF" w:rsidRPr="00800240" w:rsidRDefault="00681100" w:rsidP="008A2C1E">
      <w:pPr>
        <w:pStyle w:val="ListParagraph"/>
        <w:numPr>
          <w:ilvl w:val="0"/>
          <w:numId w:val="5"/>
        </w:numPr>
        <w:rPr>
          <w:b/>
          <w:bCs/>
          <w:color w:val="2F6920"/>
        </w:rPr>
      </w:pPr>
      <w:r>
        <w:rPr>
          <w:b/>
          <w:bCs/>
          <w:color w:val="000000" w:themeColor="text1"/>
        </w:rPr>
        <w:t>Neurologic d</w:t>
      </w:r>
      <w:r w:rsidR="00ED7565" w:rsidRPr="00800240">
        <w:rPr>
          <w:b/>
          <w:bCs/>
          <w:color w:val="000000" w:themeColor="text1"/>
        </w:rPr>
        <w:t>rug development</w:t>
      </w:r>
    </w:p>
    <w:p w14:paraId="1E642269" w14:textId="7663392D" w:rsidR="008A2C1E" w:rsidRDefault="00ED7565" w:rsidP="00F82AAF">
      <w:pPr>
        <w:rPr>
          <w:b/>
          <w:bCs/>
          <w:color w:val="000000" w:themeColor="text1"/>
        </w:rPr>
      </w:pPr>
      <w:r w:rsidRPr="00F82AAF">
        <w:rPr>
          <w:b/>
          <w:bCs/>
          <w:color w:val="000000" w:themeColor="text1"/>
        </w:rPr>
        <w:t xml:space="preserve"> </w:t>
      </w:r>
    </w:p>
    <w:p w14:paraId="408DC288" w14:textId="7487FD26" w:rsidR="00F82AAF" w:rsidRPr="00F82AAF" w:rsidRDefault="00F82AAF" w:rsidP="00F82AAF">
      <w:pPr>
        <w:rPr>
          <w:b/>
          <w:bCs/>
          <w:u w:val="single"/>
        </w:rPr>
      </w:pPr>
      <w:r>
        <w:rPr>
          <w:u w:val="single"/>
        </w:rPr>
        <w:t xml:space="preserve">1.1 </w:t>
      </w:r>
      <w:r w:rsidR="00800240">
        <w:rPr>
          <w:u w:val="single"/>
        </w:rPr>
        <w:t xml:space="preserve">Challenges </w:t>
      </w:r>
    </w:p>
    <w:p w14:paraId="68EC4157" w14:textId="6887D275" w:rsidR="00BA3566" w:rsidRDefault="00800240" w:rsidP="00673B22">
      <w:pPr>
        <w:spacing w:after="30" w:line="236" w:lineRule="auto"/>
        <w:ind w:firstLine="720"/>
      </w:pPr>
      <w:r>
        <w:t xml:space="preserve">Despite being one of the most disabling disease areas, </w:t>
      </w:r>
      <w:r w:rsidR="0023250A">
        <w:t>neurologic</w:t>
      </w:r>
      <w:r>
        <w:t xml:space="preserve"> drug development has proven more challenging than </w:t>
      </w:r>
      <w:r w:rsidR="001055F3">
        <w:t xml:space="preserve">many </w:t>
      </w:r>
      <w:r>
        <w:t>other areas of drug development, with some indications lacking any established disease-modifying standard of care (SOC).</w:t>
      </w:r>
      <w:r>
        <w:fldChar w:fldCharType="begin"/>
      </w:r>
      <w:r w:rsidR="009961A4">
        <w:instrText xml:space="preserve"> ADDIN ZOTERO_ITEM CSL_CITATION {"citationID":"t8KAQ2gK","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w:t>
      </w:r>
      <w:r w:rsidR="00753948">
        <w:t>The</w:t>
      </w:r>
      <w:r w:rsidR="00673B22">
        <w:t>se</w:t>
      </w:r>
      <w:r w:rsidR="00BA3566">
        <w:t xml:space="preserve"> difficulties 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8A2C1E">
        <w:t>. Additionally</w:t>
      </w:r>
      <w:r w:rsidR="0058453F">
        <w:t xml:space="preserve">, CNS drug delivery is made </w:t>
      </w:r>
      <w:r w:rsidR="00681100">
        <w:t>mor</w:t>
      </w:r>
      <w:r w:rsidR="001055F3">
        <w:t>e</w:t>
      </w:r>
      <w:r w:rsidR="00681100">
        <w:t xml:space="preserve"> difficult </w:t>
      </w:r>
      <w:r w:rsidR="0058453F">
        <w:t>than other targets due to the inability for anything other than small molecules to cross the blood-brain barrier.</w:t>
      </w:r>
      <w:r w:rsidR="00BA3566">
        <w:fldChar w:fldCharType="begin"/>
      </w:r>
      <w:r w:rsidR="009961A4">
        <w:instrText xml:space="preserve"> ADDIN ZOTERO_ITEM CSL_CITATION {"citationID":"a1ck3g00jap","properties":{"formattedCitation":"\\super 3\\uc0\\u8211{}5\\nosupersub{}","plainCitation":"3–5","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BA3566">
        <w:fldChar w:fldCharType="separate"/>
      </w:r>
      <w:r w:rsidR="009961A4" w:rsidRPr="009961A4">
        <w:rPr>
          <w:vertAlign w:val="superscript"/>
        </w:rPr>
        <w:t>3–5</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w:t>
      </w:r>
      <w:r w:rsidR="00EB3376">
        <w:t xml:space="preserve">faces challenges </w:t>
      </w:r>
      <w:r w:rsidR="00BA3566">
        <w:t xml:space="preserve">measuring the impact of treatments on the CNS, </w:t>
      </w:r>
      <w:r w:rsidR="003B1A63">
        <w:t xml:space="preserve">using </w:t>
      </w:r>
      <w:r w:rsidR="00BA3566">
        <w:t>endpoints that</w:t>
      </w:r>
      <w:r w:rsidR="001055F3">
        <w:t xml:space="preserve"> often</w:t>
      </w:r>
      <w:r w:rsidR="00BA3566">
        <w:t xml:space="preserve"> lack validation</w:t>
      </w:r>
      <w:r w:rsidR="003B1A63">
        <w:t xml:space="preserve"> </w:t>
      </w:r>
      <w:r w:rsidR="00EB3376">
        <w:t>as surrogates for</w:t>
      </w:r>
      <w:r w:rsidR="003B1A63">
        <w:t xml:space="preserve"> clinical outcomes</w:t>
      </w:r>
      <w:r w:rsidR="00BA3566">
        <w:t xml:space="preserve">, </w:t>
      </w:r>
      <w:r w:rsidR="00673B22">
        <w:t xml:space="preserve">measuring </w:t>
      </w:r>
      <w:r w:rsidR="00BA3566">
        <w:t xml:space="preserve">the long accumulative nature of the </w:t>
      </w:r>
      <w:r w:rsidR="00EB3376">
        <w:t>impairments</w:t>
      </w:r>
      <w:r w:rsidR="00673B22">
        <w:t>, and determining how the chronic exposure to treatments will impact safety over time</w:t>
      </w:r>
      <w:r w:rsidR="00BA3566">
        <w:t>.</w:t>
      </w:r>
      <w:r w:rsidR="00BA3566">
        <w:fldChar w:fldCharType="begin"/>
      </w:r>
      <w:r w:rsidR="009961A4">
        <w:instrText xml:space="preserve"> ADDIN ZOTERO_ITEM CSL_CITATION {"citationID":"a1rk57al4ni","properties":{"formattedCitation":"\\super 6\\nosupersub{}","plainCitation":"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9961A4" w:rsidRPr="009961A4">
        <w:rPr>
          <w:vertAlign w:val="superscript"/>
        </w:rPr>
        <w:t>6</w:t>
      </w:r>
      <w:r w:rsidR="00BA3566">
        <w:fldChar w:fldCharType="end"/>
      </w:r>
      <w:r w:rsidR="00E01124">
        <w:t xml:space="preserve"> </w:t>
      </w:r>
      <w:r w:rsidR="00EB3376">
        <w:t>Additional challenges include the risk of intervening in an organ system- the brain- where personal identity and decisional capacity originate.</w:t>
      </w:r>
      <w:commentRangeStart w:id="2"/>
      <w:commentRangeStart w:id="3"/>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commentRangeEnd w:id="2"/>
      <w:r w:rsidR="00673B22">
        <w:rPr>
          <w:rStyle w:val="CommentReference"/>
        </w:rPr>
        <w:commentReference w:id="2"/>
      </w:r>
      <w:commentRangeEnd w:id="3"/>
      <w:r w:rsidR="00673B22">
        <w:rPr>
          <w:rStyle w:val="CommentReference"/>
        </w:rPr>
        <w:commentReference w:id="3"/>
      </w:r>
    </w:p>
    <w:p w14:paraId="4E70341F" w14:textId="0C05715E" w:rsidR="00814F24" w:rsidRDefault="00BA3566" w:rsidP="00ED58D4">
      <w:pPr>
        <w:ind w:firstLine="720"/>
      </w:pPr>
      <w:r>
        <w:t xml:space="preserve">These factors </w:t>
      </w:r>
      <w:r w:rsidR="005846DE">
        <w:t>together</w:t>
      </w:r>
      <w:r>
        <w:t xml:space="preserve"> create </w:t>
      </w:r>
      <w:r w:rsidR="00C54C36">
        <w:t xml:space="preserve">an </w:t>
      </w:r>
      <w:r w:rsidR="005846DE">
        <w:t>area of drug development</w:t>
      </w:r>
      <w:r>
        <w:t xml:space="preserve"> where </w:t>
      </w:r>
      <w:r w:rsidR="001055F3">
        <w:t>clinical development</w:t>
      </w:r>
      <w:r w:rsidR="00E01124">
        <w:t xml:space="preserve"> </w:t>
      </w:r>
      <w:r w:rsidR="004A4072">
        <w:t xml:space="preserve">has a </w:t>
      </w:r>
      <w:r w:rsidR="00E01124">
        <w:t xml:space="preserve">low </w:t>
      </w:r>
      <w:r w:rsidR="004A4072">
        <w:t xml:space="preserve">chance of </w:t>
      </w:r>
      <w:r w:rsidR="001055F3">
        <w:t xml:space="preserve">leading to an FDA approval </w:t>
      </w:r>
      <w:r w:rsidR="00E01124">
        <w:t xml:space="preserve">(between </w:t>
      </w:r>
      <w:r>
        <w:t>6-9%).</w:t>
      </w:r>
      <w:r>
        <w:fldChar w:fldCharType="begin"/>
      </w:r>
      <w:r w:rsidR="009961A4">
        <w:instrText xml:space="preserve"> ADDIN ZOTERO_ITEM CSL_CITATION {"citationID":"a7iv0p5sts","properties":{"formattedCitation":"\\super 7\\uc0\\u8211{}9\\nosupersub{}","plainCitation":"7–9","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9961A4" w:rsidRPr="009961A4">
        <w:rPr>
          <w:vertAlign w:val="superscript"/>
        </w:rPr>
        <w:t>7–9</w:t>
      </w:r>
      <w:r>
        <w:fldChar w:fldCharType="end"/>
      </w:r>
      <w:r>
        <w:t xml:space="preserve"> </w:t>
      </w:r>
      <w:r w:rsidR="00230AA4">
        <w:t>O</w:t>
      </w:r>
      <w:r w:rsidR="00E01124">
        <w:t>ne</w:t>
      </w:r>
      <w:r w:rsidR="00850A89">
        <w:t xml:space="preserve"> review found that CNS drugs were half as likely to be approved as other indications</w:t>
      </w:r>
      <w:r w:rsidR="001055F3">
        <w:t>.</w:t>
      </w:r>
      <w:r w:rsidR="00850A89">
        <w:fldChar w:fldCharType="begin"/>
      </w:r>
      <w:r w:rsidR="009961A4">
        <w:instrText xml:space="preserve"> ADDIN ZOTERO_ITEM CSL_CITATION {"citationID":"a1e9iscukrm","properties":{"formattedCitation":"\\super 9\\nosupersub{}","plainCitation":"9","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9961A4" w:rsidRPr="009961A4">
        <w:rPr>
          <w:vertAlign w:val="superscript"/>
        </w:rPr>
        <w:t>9</w:t>
      </w:r>
      <w:r w:rsidR="00850A89">
        <w:fldChar w:fldCharType="end"/>
      </w:r>
      <w:r w:rsidR="00850A89">
        <w:t xml:space="preserve"> </w:t>
      </w:r>
      <w:r w:rsidR="001055F3">
        <w:t xml:space="preserve">Hurdles to development </w:t>
      </w:r>
      <w:r w:rsidR="00673B22">
        <w:t>ha</w:t>
      </w:r>
      <w:r w:rsidR="004E278B">
        <w:t xml:space="preserve">ve </w:t>
      </w:r>
      <w:r w:rsidR="001055F3">
        <w:t>discouraged companies from</w:t>
      </w:r>
      <w:r w:rsidR="00673B22">
        <w:t xml:space="preserve"> invest</w:t>
      </w:r>
      <w:r w:rsidR="001055F3">
        <w:t>ing</w:t>
      </w:r>
      <w:r w:rsidR="00673B22">
        <w:t xml:space="preserve"> in developing treatments for these diseases</w:t>
      </w:r>
      <w:r w:rsidR="00673B22">
        <w:fldChar w:fldCharType="begin"/>
      </w:r>
      <w:r w:rsidR="009961A4">
        <w:instrText xml:space="preserve"> ADDIN ZOTERO_ITEM CSL_CITATION {"citationID":"bfU7yTcf","properties":{"formattedCitation":"\\super 7,8\\nosupersub{}","plainCitation":"7,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673B22">
        <w:fldChar w:fldCharType="separate"/>
      </w:r>
      <w:r w:rsidR="009961A4" w:rsidRPr="009961A4">
        <w:rPr>
          <w:vertAlign w:val="superscript"/>
        </w:rPr>
        <w:t>7,8</w:t>
      </w:r>
      <w:r w:rsidR="00673B22">
        <w:fldChar w:fldCharType="end"/>
      </w:r>
      <w:r w:rsidR="00673B22">
        <w:t xml:space="preserve"> </w:t>
      </w:r>
      <w:r w:rsidR="001055F3">
        <w:t>Fo</w:t>
      </w:r>
      <w:r w:rsidR="004E278B">
        <w:t>r</w:t>
      </w:r>
      <w:r w:rsidR="001055F3">
        <w:t xml:space="preserve"> </w:t>
      </w:r>
      <w:commentRangeStart w:id="4"/>
      <w:r w:rsidR="001055F3">
        <w:t>example</w:t>
      </w:r>
      <w:commentRangeEnd w:id="4"/>
      <w:r w:rsidR="004E278B">
        <w:rPr>
          <w:rStyle w:val="CommentReference"/>
        </w:rPr>
        <w:commentReference w:id="4"/>
      </w:r>
      <w:r w:rsidR="001055F3">
        <w:t xml:space="preserve">… </w:t>
      </w:r>
      <w:r w:rsidR="00611C31">
        <w:t>However,</w:t>
      </w:r>
      <w:r w:rsidR="00611C31" w:rsidRPr="00AC0276">
        <w:t xml:space="preserve"> </w:t>
      </w:r>
      <w:r w:rsidR="00611C31">
        <w:t>several classes of medications</w:t>
      </w:r>
      <w:r w:rsidR="00EB3376">
        <w:t xml:space="preserve"> are available to treat other </w:t>
      </w:r>
      <w:r w:rsidR="0023250A">
        <w:t>neurologic</w:t>
      </w:r>
      <w:r w:rsidR="00EB3376">
        <w:t xml:space="preserve"> diseases such as </w:t>
      </w:r>
      <w:r w:rsidR="008A2C1E">
        <w:t>r</w:t>
      </w:r>
      <w:r w:rsidR="00EB3376">
        <w:t xml:space="preserve">elapsing </w:t>
      </w:r>
      <w:r w:rsidR="008A2C1E">
        <w:t>m</w:t>
      </w:r>
      <w:r w:rsidR="00EB3376">
        <w:t xml:space="preserve">ultiple </w:t>
      </w:r>
      <w:r w:rsidR="008A2C1E">
        <w:t>s</w:t>
      </w:r>
      <w:r w:rsidR="00EB3376">
        <w:t>clerosis and migraine</w:t>
      </w:r>
      <w:r w:rsidR="00611C31">
        <w:t>.</w:t>
      </w:r>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w:t>
      </w:r>
      <w:r w:rsidR="00547F3A">
        <w:t>Historically, the</w:t>
      </w:r>
      <w:r w:rsidRPr="002E789B">
        <w:t xml:space="preserve"> probability that a trial in </w:t>
      </w:r>
      <w:r>
        <w:t xml:space="preserve">some </w:t>
      </w:r>
      <w:r w:rsidR="0023250A">
        <w:t>neurologic</w:t>
      </w:r>
      <w:r>
        <w:t xml:space="preserve"> disorders</w:t>
      </w:r>
      <w:r w:rsidRPr="002E789B">
        <w:t xml:space="preserve"> wil</w:t>
      </w:r>
      <w:r w:rsidR="00221B29">
        <w:t xml:space="preserve">l </w:t>
      </w:r>
      <w:r w:rsidR="00547F3A">
        <w:t>show</w:t>
      </w:r>
      <w:r w:rsidR="00221B29">
        <w:t xml:space="preserve"> positive results </w:t>
      </w:r>
      <w:r w:rsidRPr="002E789B">
        <w:t xml:space="preserve">is </w:t>
      </w:r>
      <w:r w:rsidR="00547F3A">
        <w:t>low</w:t>
      </w:r>
      <w:commentRangeStart w:id="5"/>
      <w:r w:rsidR="00547F3A">
        <w:t xml:space="preserve">. </w:t>
      </w:r>
      <w:commentRangeEnd w:id="5"/>
      <w:r w:rsidR="00547F3A">
        <w:rPr>
          <w:rStyle w:val="CommentReference"/>
        </w:rPr>
        <w:commentReference w:id="5"/>
      </w:r>
      <w:r w:rsidR="00547F3A">
        <w:t xml:space="preserve">However, this outcome </w:t>
      </w:r>
      <w:r w:rsidRPr="002E789B">
        <w:t xml:space="preserve">would have </w:t>
      </w:r>
      <w:r w:rsidR="00E01124">
        <w:t>a massive</w:t>
      </w:r>
      <w:r w:rsidRPr="002E789B">
        <w:t xml:space="preserve"> impact </w:t>
      </w:r>
      <w:r w:rsidR="00B96A13">
        <w:t>on the experience of millions of patients</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commentRangeStart w:id="6"/>
      <w:r w:rsidR="002569FC">
        <w:rPr>
          <w:color w:val="000000" w:themeColor="text1"/>
        </w:rPr>
        <w:t>This</w:t>
      </w:r>
      <w:r w:rsidR="00CC5BC2">
        <w:rPr>
          <w:color w:val="000000" w:themeColor="text1"/>
        </w:rPr>
        <w:t xml:space="preserve"> emphasizes </w:t>
      </w:r>
      <w:commentRangeEnd w:id="6"/>
      <w:r w:rsidR="001055F3">
        <w:rPr>
          <w:rStyle w:val="CommentReference"/>
        </w:rPr>
        <w:commentReference w:id="6"/>
      </w:r>
      <w:r w:rsidR="00CC5BC2">
        <w:rPr>
          <w:color w:val="000000" w:themeColor="text1"/>
        </w:rPr>
        <w:t xml:space="preserve">the need for innovation and </w:t>
      </w:r>
      <w:r w:rsidR="002569FC">
        <w:rPr>
          <w:color w:val="000000" w:themeColor="text1"/>
        </w:rPr>
        <w:t xml:space="preserve">research on </w:t>
      </w:r>
      <w:r w:rsidR="00611C31">
        <w:rPr>
          <w:color w:val="000000" w:themeColor="text1"/>
        </w:rPr>
        <w:t>how to bring</w:t>
      </w:r>
      <w:r w:rsidR="002569FC">
        <w:rPr>
          <w:color w:val="000000" w:themeColor="text1"/>
        </w:rPr>
        <w:t xml:space="preserve"> drugs to approval in this disease area</w:t>
      </w:r>
      <w:r w:rsidR="004A4072">
        <w:rPr>
          <w:color w:val="000000" w:themeColor="text1"/>
        </w:rPr>
        <w:t>.</w:t>
      </w:r>
      <w:r w:rsidR="00814F24">
        <w:t xml:space="preserve"> </w:t>
      </w:r>
    </w:p>
    <w:p w14:paraId="3431D272" w14:textId="77777777" w:rsidR="00F82AAF" w:rsidRDefault="00F82AAF" w:rsidP="00ED58D4">
      <w:pPr>
        <w:ind w:firstLine="720"/>
      </w:pPr>
    </w:p>
    <w:p w14:paraId="58F541F4" w14:textId="45B822A8" w:rsidR="008A2C1E" w:rsidRPr="008A2C1E" w:rsidRDefault="008A2C1E" w:rsidP="008A2C1E">
      <w:pPr>
        <w:rPr>
          <w:b/>
          <w:bCs/>
          <w:u w:val="single"/>
        </w:rPr>
      </w:pPr>
      <w:r>
        <w:rPr>
          <w:u w:val="single"/>
        </w:rPr>
        <w:t>1.</w:t>
      </w:r>
      <w:r w:rsidR="00F82AAF">
        <w:rPr>
          <w:u w:val="single"/>
        </w:rPr>
        <w:t>2</w:t>
      </w:r>
      <w:r>
        <w:rPr>
          <w:u w:val="single"/>
        </w:rPr>
        <w:t xml:space="preserve"> </w:t>
      </w:r>
      <w:r w:rsidR="00F82AAF">
        <w:rPr>
          <w:u w:val="single"/>
        </w:rPr>
        <w:t xml:space="preserve">Efforts to accelerate drug </w:t>
      </w:r>
      <w:proofErr w:type="gramStart"/>
      <w:r w:rsidR="00F82AAF">
        <w:rPr>
          <w:u w:val="single"/>
        </w:rPr>
        <w:t>development</w:t>
      </w:r>
      <w:proofErr w:type="gramEnd"/>
    </w:p>
    <w:p w14:paraId="26F00031" w14:textId="6F80222E" w:rsidR="00A841BF" w:rsidRDefault="00673B22" w:rsidP="00036A14">
      <w:pPr>
        <w:pStyle w:val="ListParagraph"/>
        <w:ind w:left="0" w:firstLine="720"/>
      </w:pPr>
      <w:r w:rsidRPr="003333D0">
        <w:t xml:space="preserve">To reduce </w:t>
      </w:r>
      <w:r>
        <w:t>the risk of exposing</w:t>
      </w:r>
      <w:r w:rsidRPr="003333D0">
        <w:t xml:space="preserve"> patient</w:t>
      </w:r>
      <w:r>
        <w:t xml:space="preserve">s </w:t>
      </w:r>
      <w:r w:rsidRPr="003333D0">
        <w:t xml:space="preserve">to ineffective and/or unsafe </w:t>
      </w:r>
      <w:r>
        <w:t>treatments</w:t>
      </w:r>
      <w:r w:rsidRPr="003333D0">
        <w:t>, modern drug development systems use a phased approach</w:t>
      </w:r>
      <w:r w:rsidR="001055F3">
        <w:t xml:space="preserve"> since the 1960s</w:t>
      </w:r>
      <w:r>
        <w:t xml:space="preserve"> (1-4), with </w:t>
      </w:r>
      <w:r w:rsidR="001055F3">
        <w:t xml:space="preserve">each phase </w:t>
      </w:r>
      <w:r>
        <w:t>increasing cost and number of patients</w:t>
      </w:r>
      <w:r w:rsidR="001055F3">
        <w:t xml:space="preserve"> enrolled</w:t>
      </w:r>
      <w:r>
        <w:t xml:space="preserve">. The goals of each phase vary across disease </w:t>
      </w:r>
      <w:r>
        <w:lastRenderedPageBreak/>
        <w:t>areas and the phase priorities are occasionally flexible.</w:t>
      </w:r>
      <w:r w:rsidRPr="002E789B">
        <w:fldChar w:fldCharType="begin"/>
      </w:r>
      <w:r w:rsidR="009961A4">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t xml:space="preserve"> In neurology, </w:t>
      </w:r>
      <w:r w:rsidR="00EB3376">
        <w:t xml:space="preserve">phase </w:t>
      </w:r>
      <w:r w:rsidR="00A841BF" w:rsidRPr="002E789B">
        <w:t>1</w:t>
      </w:r>
      <w:r w:rsidR="00EB3376">
        <w:t xml:space="preserve"> (P1)</w:t>
      </w:r>
      <w:r w:rsidR="00A841BF" w:rsidRPr="002E789B">
        <w:t xml:space="preserve"> trials focus on gathering pharmaco</w:t>
      </w:r>
      <w:r w:rsidR="00EB3376">
        <w:t>kinetic</w:t>
      </w:r>
      <w:r w:rsidR="0024200E">
        <w:t xml:space="preserve"> data</w:t>
      </w:r>
      <w:r w:rsidR="00B96A13">
        <w:t xml:space="preserve"> and </w:t>
      </w:r>
      <w:r w:rsidR="00A841BF" w:rsidRPr="002E789B">
        <w:t xml:space="preserve">safety </w:t>
      </w:r>
      <w:r w:rsidR="0024200E">
        <w:t>information</w:t>
      </w:r>
      <w:r w:rsidR="00B96A13">
        <w:t xml:space="preserve"> </w:t>
      </w:r>
      <w:r w:rsidR="0024200E" w:rsidRPr="002E789B">
        <w:t>for the treatment in humans</w:t>
      </w:r>
      <w:r w:rsidR="00A841BF" w:rsidRPr="002E789B">
        <w:t>.</w:t>
      </w:r>
      <w:r w:rsidR="00EB3376">
        <w:t xml:space="preserve"> </w:t>
      </w:r>
      <w:r w:rsidR="00681100">
        <w:t>Ne</w:t>
      </w:r>
      <w:r w:rsidR="00547F3A">
        <w:t xml:space="preserve">xt </w:t>
      </w:r>
      <w:r w:rsidR="00A841BF" w:rsidRPr="002E789B">
        <w:t>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00A841BF" w:rsidRPr="002E789B">
        <w:t>.</w:t>
      </w:r>
      <w:r w:rsidR="00074693" w:rsidRPr="002E789B">
        <w:fldChar w:fldCharType="begin"/>
      </w:r>
      <w:r w:rsidR="009961A4">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9961A4" w:rsidRPr="009961A4">
        <w:rPr>
          <w:vertAlign w:val="superscript"/>
        </w:rPr>
        <w:t>11</w:t>
      </w:r>
      <w:r w:rsidR="00074693" w:rsidRPr="002E789B">
        <w:fldChar w:fldCharType="end"/>
      </w:r>
      <w:r w:rsidR="00A841BF" w:rsidRPr="002E789B">
        <w:t xml:space="preserve"> </w:t>
      </w:r>
      <w:r w:rsidR="005B7CA6">
        <w:t xml:space="preserve">P2 trials are sometimes separated into 2a </w:t>
      </w:r>
      <w:r w:rsidR="00230AA4">
        <w:t>(which look mainly at</w:t>
      </w:r>
      <w:r w:rsidR="005B7CA6">
        <w:t xml:space="preserve"> safety, tolerability</w:t>
      </w:r>
      <w:r w:rsidR="00E01124">
        <w:t>,</w:t>
      </w:r>
      <w:r w:rsidR="005B7CA6">
        <w:t xml:space="preserve"> and proof of concept</w:t>
      </w:r>
      <w:r w:rsidR="00230AA4">
        <w:t>)</w:t>
      </w:r>
      <w:r w:rsidR="00353AF3">
        <w:t>,</w:t>
      </w:r>
      <w:r w:rsidR="005B7CA6">
        <w:fldChar w:fldCharType="begin"/>
      </w:r>
      <w:r w:rsidR="009961A4">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9961A4" w:rsidRPr="009961A4">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00A841BF" w:rsidRPr="002E789B">
        <w:t xml:space="preserve">, </w:t>
      </w:r>
      <w:r w:rsidR="00EB3376">
        <w:t>phase 3 (</w:t>
      </w:r>
      <w:r w:rsidR="00A841BF" w:rsidRPr="002E789B">
        <w:t>P3</w:t>
      </w:r>
      <w:r w:rsidR="00EB3376">
        <w:t>)</w:t>
      </w:r>
      <w:r w:rsidR="00A841BF" w:rsidRPr="002E789B">
        <w:t xml:space="preserve"> trials </w:t>
      </w:r>
      <w:r w:rsidR="00E01124">
        <w:t>aim to determine</w:t>
      </w:r>
      <w:r w:rsidR="00A841BF" w:rsidRPr="002E789B">
        <w:t xml:space="preserve"> whether </w:t>
      </w:r>
      <w:r w:rsidR="00681100">
        <w:t xml:space="preserve">there are sufficient signals that the drug is </w:t>
      </w:r>
      <w:r w:rsidR="00A841BF" w:rsidRPr="002E789B">
        <w:t>efficac</w:t>
      </w:r>
      <w:r w:rsidR="00681100">
        <w:t>ious to</w:t>
      </w:r>
      <w:r w:rsidR="00A841BF" w:rsidRPr="002E789B">
        <w:t xml:space="preserve"> move forward to approval. Finally, </w:t>
      </w:r>
      <w:r w:rsidR="00EB3376">
        <w:t>phase 4 (</w:t>
      </w:r>
      <w:r w:rsidR="00A841BF" w:rsidRPr="002E789B">
        <w:t>P4</w:t>
      </w:r>
      <w:r w:rsidR="00EB3376">
        <w:t>)</w:t>
      </w:r>
      <w:r w:rsidR="00A841BF" w:rsidRPr="002E789B">
        <w:t xml:space="preserve"> trials are typically run post-approval to widen the approved population</w:t>
      </w:r>
      <w:r w:rsidR="001055F3">
        <w:t xml:space="preserve"> and/or gather additional safety data</w:t>
      </w:r>
      <w:r w:rsidR="00A841BF" w:rsidRPr="002E789B">
        <w:t xml:space="preserve">. </w:t>
      </w:r>
    </w:p>
    <w:p w14:paraId="5FA57607" w14:textId="5EE81193" w:rsidR="00ED7565" w:rsidRDefault="001176F5" w:rsidP="00ED7565">
      <w:pPr>
        <w:pStyle w:val="ListParagraph"/>
        <w:ind w:left="0" w:firstLine="720"/>
      </w:pPr>
      <w:r>
        <w:t>Although t</w:t>
      </w:r>
      <w:r w:rsidR="00681100">
        <w:t>his four</w:t>
      </w:r>
      <w:r>
        <w:t>-</w:t>
      </w:r>
      <w:r w:rsidR="00681100">
        <w:t xml:space="preserve">step </w:t>
      </w:r>
      <w:r>
        <w:t xml:space="preserve">paradigm has been </w:t>
      </w:r>
      <w:r w:rsidR="001055F3">
        <w:t>a mainstay</w:t>
      </w:r>
      <w:r>
        <w:t xml:space="preserve"> </w:t>
      </w:r>
      <w:r w:rsidR="00547F3A">
        <w:t xml:space="preserve">for </w:t>
      </w:r>
      <w:r>
        <w:t xml:space="preserve">decades, </w:t>
      </w:r>
      <w:r w:rsidR="00876191">
        <w:t>many drug developers use different approaches</w:t>
      </w:r>
      <w:r>
        <w:t>.</w:t>
      </w:r>
      <w:r w:rsidR="00681100">
        <w:t xml:space="preserve"> </w:t>
      </w:r>
      <w:r w:rsidR="00A841BF" w:rsidRPr="002E789B">
        <w:t>For example, when</w:t>
      </w:r>
      <w:r w:rsidR="00DE5229">
        <w:t xml:space="preserve"> interventions </w:t>
      </w:r>
      <w:r w:rsidR="00353AF3">
        <w:t>have</w:t>
      </w:r>
      <w:r w:rsidR="00DE5229">
        <w:t xml:space="preserve"> shown exceptional promise in</w:t>
      </w:r>
      <w:r w:rsidR="00A841BF" w:rsidRPr="002E789B">
        <w:t xml:space="preserve"> P2 trials, </w:t>
      </w:r>
      <w:r w:rsidR="00DE5229">
        <w:t>some commentators</w:t>
      </w:r>
      <w:r w:rsidR="00A841BF" w:rsidRPr="002E789B">
        <w:t xml:space="preserve"> </w:t>
      </w:r>
      <w:r w:rsidR="00876191">
        <w:t xml:space="preserve">have </w:t>
      </w:r>
      <w:r w:rsidR="00A841BF" w:rsidRPr="002E789B">
        <w:t>called for bypassing P3 trials and going directly to approval without this extra layer of evidence gathering.</w:t>
      </w:r>
      <w:r w:rsidR="00A841BF" w:rsidRPr="002E789B">
        <w:fldChar w:fldCharType="begin"/>
      </w:r>
      <w:r w:rsidR="009961A4">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9961A4" w:rsidRPr="009961A4">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r w:rsidR="00A841BF" w:rsidRPr="002E789B">
        <w:fldChar w:fldCharType="begin"/>
      </w:r>
      <w:r w:rsidR="009961A4">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9961A4" w:rsidRPr="009961A4">
        <w:rPr>
          <w:vertAlign w:val="superscript"/>
        </w:rPr>
        <w:t>14–19</w:t>
      </w:r>
      <w:r w:rsidR="00A841BF" w:rsidRPr="002E789B">
        <w:fldChar w:fldCharType="end"/>
      </w:r>
      <w:r w:rsidR="00A841BF" w:rsidRPr="002E789B">
        <w:t xml:space="preserve"> </w:t>
      </w:r>
      <w:r w:rsidR="00B37DA0">
        <w:t xml:space="preserve">In neurology, other </w:t>
      </w:r>
      <w:r w:rsidR="00735561">
        <w:t>techniques</w:t>
      </w:r>
      <w:r w:rsidR="00B37DA0">
        <w:t xml:space="preserve"> for </w:t>
      </w:r>
      <w:r w:rsidR="00673B22" w:rsidRPr="003333D0">
        <w:t xml:space="preserve">accelerating </w:t>
      </w:r>
      <w:r w:rsidR="00B37DA0">
        <w:t>drug development include shortening P2 trials</w:t>
      </w:r>
      <w:r w:rsidR="004A4072">
        <w:t>,</w:t>
      </w:r>
      <w:r w:rsidR="00B37DA0">
        <w:fldChar w:fldCharType="begin"/>
      </w:r>
      <w:r w:rsidR="009961A4">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9961A4" w:rsidRPr="009961A4">
        <w:rPr>
          <w:vertAlign w:val="superscript"/>
        </w:rPr>
        <w:t>15</w:t>
      </w:r>
      <w:r w:rsidR="00B37DA0">
        <w:fldChar w:fldCharType="end"/>
      </w:r>
      <w:r w:rsidR="00837FFB">
        <w:t xml:space="preserve"> using basket or platform trials</w:t>
      </w:r>
      <w:r w:rsidR="004A4072">
        <w:t>,</w:t>
      </w:r>
      <w:r w:rsidR="00837FFB">
        <w:fldChar w:fldCharType="begin"/>
      </w:r>
      <w:r w:rsidR="009961A4">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9961A4" w:rsidRPr="009961A4">
        <w:rPr>
          <w:vertAlign w:val="superscript"/>
        </w:rPr>
        <w:t>12</w:t>
      </w:r>
      <w:r w:rsidR="00837FFB">
        <w:fldChar w:fldCharType="end"/>
      </w:r>
      <w:r w:rsidR="002538CE">
        <w:t xml:space="preserve"> historical controls</w:t>
      </w:r>
      <w:r w:rsidR="004A4072">
        <w:t>,</w:t>
      </w:r>
      <w:r w:rsidR="002538CE">
        <w:fldChar w:fldCharType="begin"/>
      </w:r>
      <w:r w:rsidR="009961A4">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9961A4" w:rsidRPr="009961A4">
        <w:rPr>
          <w:vertAlign w:val="superscript"/>
        </w:rPr>
        <w:t>20</w:t>
      </w:r>
      <w:r w:rsidR="002538CE">
        <w:fldChar w:fldCharType="end"/>
      </w:r>
      <w:r w:rsidR="004A4072">
        <w:t xml:space="preserve"> </w:t>
      </w:r>
      <w:r w:rsidR="00D063DE">
        <w:t xml:space="preserve">pragmatic </w:t>
      </w:r>
      <w:r w:rsidR="00EB3376">
        <w:t>P</w:t>
      </w:r>
      <w:r w:rsidR="00D063DE">
        <w:t>3 trials</w:t>
      </w:r>
      <w:r w:rsidR="004A4072">
        <w:t>,</w:t>
      </w:r>
      <w:r w:rsidR="00D063DE">
        <w:fldChar w:fldCharType="begin"/>
      </w:r>
      <w:r w:rsidR="009961A4">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9961A4" w:rsidRPr="009961A4">
        <w:rPr>
          <w:vertAlign w:val="superscript"/>
        </w:rPr>
        <w:t>21</w:t>
      </w:r>
      <w:r w:rsidR="00D063DE">
        <w:fldChar w:fldCharType="end"/>
      </w:r>
      <w:r w:rsidR="00D063DE">
        <w:t xml:space="preserve"> </w:t>
      </w:r>
      <w:r w:rsidR="00814F24">
        <w:t>enrichment designs,</w:t>
      </w:r>
      <w:r w:rsidR="00962C96">
        <w:fldChar w:fldCharType="begin"/>
      </w:r>
      <w:r w:rsidR="009961A4">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9961A4" w:rsidRPr="009961A4">
        <w:rPr>
          <w:vertAlign w:val="superscript"/>
        </w:rPr>
        <w:t>22</w:t>
      </w:r>
      <w:r w:rsidR="00962C96">
        <w:fldChar w:fldCharType="end"/>
      </w:r>
      <w:r w:rsidR="00814F24">
        <w:t xml:space="preserve"> </w:t>
      </w:r>
      <w:r w:rsidR="00250057">
        <w:t>adaptive trials,</w:t>
      </w:r>
      <w:r w:rsidR="00250057">
        <w:fldChar w:fldCharType="begin"/>
      </w:r>
      <w:r w:rsidR="009961A4">
        <w:instrText xml:space="preserve"> ADDIN ZOTERO_ITEM CSL_CITATION {"citationID":"afk41plt9a","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250057">
        <w:fldChar w:fldCharType="separate"/>
      </w:r>
      <w:r w:rsidR="009961A4" w:rsidRPr="009961A4">
        <w:rPr>
          <w:vertAlign w:val="superscript"/>
        </w:rPr>
        <w:t>23</w:t>
      </w:r>
      <w:r w:rsidR="00250057">
        <w:fldChar w:fldCharType="end"/>
      </w:r>
      <w:r w:rsidR="00250057">
        <w:t xml:space="preserve"> </w:t>
      </w:r>
      <w:r w:rsidR="00D063DE">
        <w:t>and</w:t>
      </w:r>
      <w:r w:rsidR="00735561">
        <w:t xml:space="preserve"> futility designs.</w:t>
      </w:r>
      <w:r w:rsidR="00735561">
        <w:fldChar w:fldCharType="begin"/>
      </w:r>
      <w:r w:rsidR="009961A4">
        <w:instrText xml:space="preserve"> ADDIN ZOTERO_ITEM CSL_CITATION {"citationID":"amh0cedvid","properties":{"formattedCitation":"\\super 23,24\\nosupersub{}","plainCitation":"23,24","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35561">
        <w:fldChar w:fldCharType="separate"/>
      </w:r>
      <w:r w:rsidR="009961A4" w:rsidRPr="009961A4">
        <w:rPr>
          <w:vertAlign w:val="superscript"/>
        </w:rPr>
        <w:t>23,24</w:t>
      </w:r>
      <w:r w:rsidR="00735561">
        <w:fldChar w:fldCharType="end"/>
      </w:r>
      <w:r w:rsidR="00B37DA0">
        <w:t xml:space="preserve"> </w:t>
      </w:r>
      <w:r w:rsidR="00673B22">
        <w:t>For example,</w:t>
      </w:r>
      <w:r w:rsidR="008A2C1E">
        <w:t xml:space="preserve"> recent</w:t>
      </w:r>
      <w:r w:rsidR="00673B22">
        <w:t xml:space="preserve"> trials investigating treatments for </w:t>
      </w:r>
      <w:r w:rsidR="008A2C1E">
        <w:t>a</w:t>
      </w:r>
      <w:r w:rsidR="00673B22" w:rsidRPr="00673B22">
        <w:t>myotrophic lateral sclerosis</w:t>
      </w:r>
      <w:r w:rsidR="00673B22">
        <w:t>,</w:t>
      </w:r>
      <w:r w:rsidR="00673B22">
        <w:fldChar w:fldCharType="begin"/>
      </w:r>
      <w:r w:rsidR="009961A4">
        <w:instrText xml:space="preserve"> ADDIN ZOTERO_ITEM CSL_CITATION {"citationID":"a1efhi73ikv","properties":{"formattedCitation":"\\super 25\\nosupersub{}","plainCitation":"25","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00673B22">
        <w:fldChar w:fldCharType="separate"/>
      </w:r>
      <w:r w:rsidR="009961A4" w:rsidRPr="009961A4">
        <w:rPr>
          <w:vertAlign w:val="superscript"/>
        </w:rPr>
        <w:t>25</w:t>
      </w:r>
      <w:r w:rsidR="00673B22">
        <w:fldChar w:fldCharType="end"/>
      </w:r>
      <w:r w:rsidR="00673B22">
        <w:t xml:space="preserve"> Alzheimer’s disease,</w:t>
      </w:r>
      <w:r w:rsidR="00673B22">
        <w:fldChar w:fldCharType="begin"/>
      </w:r>
      <w:r w:rsidR="009961A4">
        <w:instrText xml:space="preserve"> ADDIN ZOTERO_ITEM CSL_CITATION {"citationID":"at31fojsgm","properties":{"formattedCitation":"\\super 26\\nosupersub{}","plainCitation":"26","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00673B22">
        <w:fldChar w:fldCharType="separate"/>
      </w:r>
      <w:r w:rsidR="009961A4" w:rsidRPr="009961A4">
        <w:rPr>
          <w:vertAlign w:val="superscript"/>
        </w:rPr>
        <w:t>26</w:t>
      </w:r>
      <w:r w:rsidR="00673B22">
        <w:fldChar w:fldCharType="end"/>
      </w:r>
      <w:r w:rsidR="00673B22">
        <w:t xml:space="preserve"> and Parkinson’s disease</w:t>
      </w:r>
      <w:r w:rsidR="00673B22">
        <w:fldChar w:fldCharType="begin"/>
      </w:r>
      <w:r w:rsidR="009961A4">
        <w:instrText xml:space="preserve"> ADDIN ZOTERO_ITEM CSL_CITATION {"citationID":"a2mhf7c61vu","properties":{"formattedCitation":"\\super 27\\nosupersub{}","plainCitation":"27","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00673B22">
        <w:fldChar w:fldCharType="separate"/>
      </w:r>
      <w:r w:rsidR="009961A4" w:rsidRPr="009961A4">
        <w:rPr>
          <w:vertAlign w:val="superscript"/>
        </w:rPr>
        <w:t>27</w:t>
      </w:r>
      <w:r w:rsidR="00673B22">
        <w:fldChar w:fldCharType="end"/>
      </w:r>
      <w:r w:rsidR="00673B22">
        <w:t xml:space="preserve"> have used various innovative trial designs to improve drug development efficiency.</w:t>
      </w:r>
    </w:p>
    <w:p w14:paraId="694757B0" w14:textId="77777777" w:rsidR="00F82AAF" w:rsidRDefault="00F82AAF" w:rsidP="00ED7565">
      <w:pPr>
        <w:pStyle w:val="ListParagraph"/>
        <w:ind w:left="0" w:firstLine="720"/>
      </w:pPr>
    </w:p>
    <w:p w14:paraId="472C1128" w14:textId="43EE4BF7" w:rsidR="00F82AAF" w:rsidRPr="00F82AAF" w:rsidRDefault="00F82AAF" w:rsidP="00F82AAF">
      <w:pPr>
        <w:rPr>
          <w:b/>
          <w:bCs/>
          <w:u w:val="single"/>
        </w:rPr>
      </w:pPr>
      <w:r>
        <w:rPr>
          <w:u w:val="single"/>
        </w:rPr>
        <w:t>1.</w:t>
      </w:r>
      <w:r w:rsidR="00D164BC">
        <w:rPr>
          <w:u w:val="single"/>
        </w:rPr>
        <w:t>3</w:t>
      </w:r>
      <w:r>
        <w:rPr>
          <w:u w:val="single"/>
        </w:rPr>
        <w:t xml:space="preserve"> P2 Bypass</w:t>
      </w:r>
    </w:p>
    <w:p w14:paraId="0845356A" w14:textId="1017DC2A" w:rsidR="00D81DB9" w:rsidRDefault="00DE5229" w:rsidP="00AD37F7">
      <w:pPr>
        <w:spacing w:after="30"/>
        <w:ind w:firstLine="720"/>
      </w:pPr>
      <w:r>
        <w:t>The present thesis</w:t>
      </w:r>
      <w:r w:rsidRPr="002E789B">
        <w:t xml:space="preserve"> </w:t>
      </w:r>
      <w:r w:rsidR="00A841BF" w:rsidRPr="002E789B">
        <w:t xml:space="preserve">will focus on </w:t>
      </w:r>
      <w:r w:rsidR="00876191">
        <w:t xml:space="preserve">a </w:t>
      </w:r>
      <w:r w:rsidR="00673B22">
        <w:t>practice</w:t>
      </w:r>
      <w:r w:rsidR="00A841BF" w:rsidRPr="002E789B">
        <w:t xml:space="preserve"> less </w:t>
      </w:r>
      <w:r w:rsidR="00673B22">
        <w:t xml:space="preserve">reliant on </w:t>
      </w:r>
      <w:r w:rsidR="00876191">
        <w:t xml:space="preserve">novel trial </w:t>
      </w:r>
      <w:r w:rsidR="008C390E">
        <w:t>methodologies</w:t>
      </w:r>
      <w:r w:rsidR="00876191">
        <w:t xml:space="preserve">: </w:t>
      </w:r>
      <w:r w:rsidR="008C390E">
        <w:t>abridgment of the phased approach to clinical development</w:t>
      </w:r>
      <w:r>
        <w:t>.</w:t>
      </w:r>
      <w:r w:rsidR="004A4072">
        <w:t>”</w:t>
      </w:r>
      <w:r w:rsidR="00A841BF" w:rsidRPr="002E789B">
        <w:t xml:space="preserve"> </w:t>
      </w:r>
      <w:proofErr w:type="gramStart"/>
      <w:r w:rsidR="00876191">
        <w:t>In particular, we</w:t>
      </w:r>
      <w:proofErr w:type="gramEnd"/>
      <w:r w:rsidR="00876191">
        <w:t xml:space="preserve"> will focus on </w:t>
      </w:r>
      <w:r w:rsidR="007D4CBE">
        <w:t xml:space="preserve">the practice of initiating </w:t>
      </w:r>
      <w:r w:rsidR="00A841BF" w:rsidRPr="002E789B">
        <w:t xml:space="preserve">P3 trials without positive </w:t>
      </w:r>
      <w:r w:rsidR="00611C31">
        <w:t xml:space="preserve">efficacy </w:t>
      </w:r>
      <w:r w:rsidR="00A841BF" w:rsidRPr="002E789B">
        <w:t>evidence from a P2 trial</w:t>
      </w:r>
      <w:r w:rsidR="00611C31">
        <w:t xml:space="preserve"> investigating</w:t>
      </w:r>
      <w:r>
        <w:t xml:space="preserve"> </w:t>
      </w:r>
      <w:r w:rsidR="00611C31">
        <w:t>the same treatment in the same disease area</w:t>
      </w:r>
      <w:r w:rsidR="008C390E">
        <w:t xml:space="preserve"> (“</w:t>
      </w:r>
      <w:r w:rsidR="00547F3A">
        <w:t>P</w:t>
      </w:r>
      <w:r w:rsidR="008C390E">
        <w:t>2 bypass”)</w:t>
      </w:r>
      <w:r w:rsidR="00A2372B">
        <w:t>.</w:t>
      </w:r>
      <w:r w:rsidR="00611C31" w:rsidRPr="002E789B">
        <w:t xml:space="preserve"> </w:t>
      </w:r>
      <w:r w:rsidR="00A82659" w:rsidRPr="002E789B">
        <w:rPr>
          <w:color w:val="000000" w:themeColor="text1"/>
        </w:rPr>
        <w:t xml:space="preserve">In these cases, </w:t>
      </w:r>
      <w:r w:rsidR="001176F5">
        <w:rPr>
          <w:color w:val="000000" w:themeColor="text1"/>
        </w:rPr>
        <w:t xml:space="preserve">researchers initiating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w:t>
      </w:r>
      <w:r w:rsidR="009B7205">
        <w:t xml:space="preserve"> </w:t>
      </w:r>
      <w:r w:rsidR="009B7205" w:rsidRPr="00843F8A">
        <w:t>promise for a particular drug-indication pairing</w:t>
      </w:r>
      <w:r w:rsidR="00A82659" w:rsidRPr="002E789B">
        <w:t>. For example, P3 trial investigators can extrapolate from trials looking at a similar drug in the same indication</w:t>
      </w:r>
      <w:r w:rsidR="00A82659" w:rsidRPr="002E789B">
        <w:fldChar w:fldCharType="begin"/>
      </w:r>
      <w:r w:rsidR="009961A4">
        <w:instrText xml:space="preserve"> ADDIN ZOTERO_ITEM CSL_CITATION {"citationID":"0MKfQNi9","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9961A4" w:rsidRPr="009961A4">
        <w:rPr>
          <w:vertAlign w:val="superscript"/>
        </w:rPr>
        <w:t>28</w:t>
      </w:r>
      <w:r w:rsidR="00A82659" w:rsidRPr="002E789B">
        <w:fldChar w:fldCharType="end"/>
      </w:r>
      <w:r w:rsidR="00A82659" w:rsidRPr="002E789B">
        <w:t xml:space="preserve"> or the same drug but a similar indication</w:t>
      </w:r>
      <w:r w:rsidR="004A4072">
        <w:t>.</w:t>
      </w:r>
      <w:r w:rsidR="00A82659" w:rsidRPr="002E789B">
        <w:fldChar w:fldCharType="begin"/>
      </w:r>
      <w:r w:rsidR="009961A4">
        <w:instrText xml:space="preserve"> ADDIN ZOTERO_ITEM CSL_CITATION {"citationID":"a1843pnoebj","properties":{"formattedCitation":"\\super 21,29\\nosupersub{}","plainCitation":"21,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9961A4" w:rsidRPr="009961A4">
        <w:rPr>
          <w:vertAlign w:val="superscript"/>
        </w:rPr>
        <w:t>21,29</w:t>
      </w:r>
      <w:r w:rsidR="00A82659" w:rsidRPr="002E789B">
        <w:fldChar w:fldCharType="end"/>
      </w:r>
      <w:r w:rsidR="00611C31">
        <w:t xml:space="preserve"> </w:t>
      </w:r>
      <w:r w:rsidR="00A82659" w:rsidRPr="002E789B">
        <w:t xml:space="preserve">Alternatively, investigators sometimes run P2 trials </w:t>
      </w:r>
      <w:r w:rsidR="00673B22">
        <w:t>that are not</w:t>
      </w:r>
      <w:r w:rsidR="008C390E">
        <w:t xml:space="preserve"> primarily</w:t>
      </w:r>
      <w:r w:rsidR="00673B22">
        <w:t xml:space="preserve"> aimed at investigating efficacy but rather at investigating safety or pharmacokinetics. Finally, investigators </w:t>
      </w:r>
      <w:r w:rsidR="009B7205">
        <w:t xml:space="preserve">may launch P3 </w:t>
      </w:r>
      <w:r w:rsidR="00673B22">
        <w:t>rely</w:t>
      </w:r>
      <w:r w:rsidR="00AD37F7">
        <w:t>ing</w:t>
      </w:r>
      <w:r w:rsidR="00673B22">
        <w:t xml:space="preserve"> on positive signals from secondary or subgroup analyses</w:t>
      </w:r>
      <w:r w:rsidR="00AD37F7" w:rsidRPr="00AD37F7">
        <w:t xml:space="preserve"> </w:t>
      </w:r>
      <w:r w:rsidR="00AD37F7">
        <w:t xml:space="preserve">in an otherwise negative P2 </w:t>
      </w:r>
      <w:proofErr w:type="gramStart"/>
      <w:r w:rsidR="00AD37F7">
        <w:t>trial.</w:t>
      </w:r>
      <w:r w:rsidR="00673B22">
        <w:t>.</w:t>
      </w:r>
      <w:proofErr w:type="gramEnd"/>
      <w:r w:rsidR="00A82659">
        <w:t xml:space="preserve"> </w:t>
      </w:r>
      <w:r w:rsidR="00611C31">
        <w:rPr>
          <w:color w:val="000000" w:themeColor="text1"/>
        </w:rPr>
        <w:t xml:space="preserve">There are many instances of </w:t>
      </w:r>
      <w:r w:rsidR="00611C31" w:rsidRPr="002E789B">
        <w:rPr>
          <w:color w:val="000000" w:themeColor="text1"/>
        </w:rPr>
        <w:t xml:space="preserve">P3 trials </w:t>
      </w:r>
      <w:r w:rsidR="00611C31">
        <w:rPr>
          <w:color w:val="000000" w:themeColor="text1"/>
        </w:rPr>
        <w:t>that bypassed P2</w:t>
      </w:r>
      <w:r w:rsidR="001176F5">
        <w:rPr>
          <w:color w:val="000000" w:themeColor="text1"/>
        </w:rPr>
        <w:t xml:space="preserve"> trials</w:t>
      </w:r>
      <w:r w:rsidR="00611C31">
        <w:rPr>
          <w:color w:val="000000" w:themeColor="text1"/>
        </w:rPr>
        <w:t xml:space="preserve"> in neurology</w:t>
      </w:r>
      <w:r w:rsidR="00611C31" w:rsidRPr="002E789B">
        <w:rPr>
          <w:color w:val="000000" w:themeColor="text1"/>
        </w:rPr>
        <w:t>.</w:t>
      </w:r>
      <w:r w:rsidR="00611C31">
        <w:rPr>
          <w:color w:val="000000" w:themeColor="text1"/>
        </w:rPr>
        <w:fldChar w:fldCharType="begin"/>
      </w:r>
      <w:r w:rsidR="009961A4">
        <w:rPr>
          <w:color w:val="000000" w:themeColor="text1"/>
        </w:rPr>
        <w:instrText xml:space="preserve"> ADDIN ZOTERO_ITEM CSL_CITATION {"citationID":"a1l5ig0lopj","properties":{"formattedCitation":"\\super 21,30\\uc0\\u8211{}32\\nosupersub{}","plainCitation":"21,30–3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611C31">
        <w:rPr>
          <w:color w:val="000000" w:themeColor="text1"/>
        </w:rPr>
        <w:fldChar w:fldCharType="separate"/>
      </w:r>
      <w:r w:rsidR="009961A4" w:rsidRPr="009961A4">
        <w:rPr>
          <w:color w:val="000000"/>
          <w:vertAlign w:val="superscript"/>
        </w:rPr>
        <w:t>21,30–32</w:t>
      </w:r>
      <w:r w:rsidR="00611C31">
        <w:rPr>
          <w:color w:val="000000" w:themeColor="text1"/>
        </w:rPr>
        <w:fldChar w:fldCharType="end"/>
      </w:r>
      <w:r w:rsidR="00673B22">
        <w:t xml:space="preserve"> Th</w:t>
      </w:r>
      <w:r w:rsidR="001176F5">
        <w:t xml:space="preserve">is practice </w:t>
      </w:r>
      <w:r w:rsidR="00673B22">
        <w:t xml:space="preserve">raises the question </w:t>
      </w:r>
      <w:r w:rsidR="008C390E">
        <w:t xml:space="preserve">of </w:t>
      </w:r>
      <w:r w:rsidR="00673B22">
        <w:t xml:space="preserve">how much </w:t>
      </w:r>
      <w:r w:rsidR="008C390E">
        <w:t xml:space="preserve">evidence </w:t>
      </w:r>
      <w:r w:rsidR="00673B22">
        <w:t>is sufficient to proceed to P3?”</w:t>
      </w:r>
      <w:r w:rsidR="00673B22">
        <w:fldChar w:fldCharType="begin"/>
      </w:r>
      <w:r w:rsidR="009961A4">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673B22">
        <w:fldChar w:fldCharType="separate"/>
      </w:r>
      <w:r w:rsidR="009961A4" w:rsidRPr="009961A4">
        <w:rPr>
          <w:vertAlign w:val="superscript"/>
        </w:rPr>
        <w:t>19</w:t>
      </w:r>
      <w:r w:rsidR="00673B22">
        <w:fldChar w:fldCharType="end"/>
      </w:r>
      <w:r w:rsidR="00673B22">
        <w:t xml:space="preserve"> </w:t>
      </w:r>
    </w:p>
    <w:p w14:paraId="24EED725" w14:textId="5F17EE25" w:rsidR="001176F5" w:rsidRDefault="00DE5229" w:rsidP="00EB531F">
      <w:pPr>
        <w:spacing w:after="30"/>
        <w:ind w:firstLine="720"/>
      </w:pPr>
      <w:r>
        <w:t>A</w:t>
      </w:r>
      <w:r w:rsidRPr="002E789B">
        <w:t xml:space="preserve"> </w:t>
      </w:r>
      <w:r>
        <w:t>previous</w:t>
      </w:r>
      <w:r w:rsidRPr="002E789B">
        <w:t xml:space="preserve"> </w:t>
      </w:r>
      <w:r w:rsidR="00A82659" w:rsidRPr="002E789B">
        <w:t>study</w:t>
      </w:r>
      <w:r>
        <w:t xml:space="preserve"> </w:t>
      </w:r>
      <w:r w:rsidR="008C390E">
        <w:t>of</w:t>
      </w:r>
      <w:r>
        <w:t xml:space="preserve"> the present author</w:t>
      </w:r>
      <w:r w:rsidR="00A82659" w:rsidRPr="002E789B">
        <w:t xml:space="preserve"> suggests that </w:t>
      </w:r>
      <w:r w:rsidR="00EB3376">
        <w:t>in other disease areas, P2 bypass is common</w:t>
      </w:r>
      <w:r w:rsidR="003E2B9E">
        <w:t xml:space="preserve"> and potentially problematic</w:t>
      </w:r>
      <w:r w:rsidR="00EB3376">
        <w:t xml:space="preserve">. </w:t>
      </w:r>
      <w:r w:rsidR="008C390E">
        <w:t>W</w:t>
      </w:r>
      <w:r w:rsidR="00EB3376">
        <w:t xml:space="preserve">e found that </w:t>
      </w:r>
      <w:r w:rsidR="00A82659" w:rsidRPr="002E789B">
        <w:t>4</w:t>
      </w:r>
      <w:r w:rsidR="006A3B35">
        <w:t>7</w:t>
      </w:r>
      <w:r w:rsidR="00A82659" w:rsidRPr="002E789B">
        <w:t xml:space="preserve">% of P3 cancer trials </w:t>
      </w:r>
      <w:r w:rsidR="00192BAA">
        <w:t>bypass P2 trials</w:t>
      </w:r>
      <w:r w:rsidR="00D81DB9">
        <w:t xml:space="preserve"> and that the risk</w:t>
      </w:r>
      <w:r w:rsidR="00423F05">
        <w:t>/</w:t>
      </w:r>
      <w:r w:rsidR="00D81DB9">
        <w:t xml:space="preserve">benefit balance for </w:t>
      </w:r>
      <w:r w:rsidR="00423F05">
        <w:t xml:space="preserve">participating </w:t>
      </w:r>
      <w:r w:rsidR="00D81DB9">
        <w:t xml:space="preserve">patients </w:t>
      </w:r>
      <w:r w:rsidR="001176F5">
        <w:t>was</w:t>
      </w:r>
      <w:r w:rsidR="00423F05">
        <w:t xml:space="preserve"> significantly </w:t>
      </w:r>
      <w:r w:rsidR="00D81DB9">
        <w:t>diminished</w:t>
      </w:r>
      <w:r w:rsidR="00423F05">
        <w:t xml:space="preserve"> compared to P3 trials preceded by positive P2 trials</w:t>
      </w:r>
      <w:r w:rsidR="00A82659" w:rsidRPr="002E789B">
        <w:t xml:space="preserve">. However, </w:t>
      </w:r>
      <w:r w:rsidR="00F82AAF">
        <w:t xml:space="preserve">these trends may differ in neurology as </w:t>
      </w:r>
      <w:r w:rsidR="00A82659" w:rsidRPr="002E789B">
        <w:t>the drug development landscape is vastly differen</w:t>
      </w:r>
      <w:r w:rsidR="00F82AAF">
        <w:t>t</w:t>
      </w:r>
      <w:r w:rsidR="00A82659" w:rsidRPr="002E789B">
        <w:t>. For example, there are significantly fewer</w:t>
      </w:r>
      <w:r w:rsidR="001176F5">
        <w:t xml:space="preserve"> </w:t>
      </w:r>
      <w:r w:rsidR="00A82659" w:rsidRPr="002E789B">
        <w:t>clinical trials in neurology than in cancer, and</w:t>
      </w:r>
      <w:r w:rsidR="008C390E">
        <w:t xml:space="preserve"> trials typically run longer.</w:t>
      </w:r>
      <w:r w:rsidR="00A82659" w:rsidRPr="002E789B">
        <w:t xml:space="preserve"> </w:t>
      </w:r>
      <w:r w:rsidR="008C390E">
        <w:t>T</w:t>
      </w:r>
      <w:r w:rsidR="00A82659" w:rsidRPr="002E789B">
        <w:t xml:space="preserve">he </w:t>
      </w:r>
      <w:r w:rsidR="00A32292">
        <w:t xml:space="preserve">treatments investigated </w:t>
      </w:r>
      <w:r w:rsidR="008C390E">
        <w:t xml:space="preserve">in </w:t>
      </w:r>
      <w:r w:rsidR="00547F3A">
        <w:t>neurology are</w:t>
      </w:r>
      <w:r w:rsidR="008C390E" w:rsidRPr="002E789B">
        <w:t xml:space="preserve"> </w:t>
      </w:r>
      <w:r w:rsidR="00A82659" w:rsidRPr="002E789B">
        <w:t>often palliative.</w:t>
      </w:r>
      <w:r w:rsidR="00A82659" w:rsidRPr="002E789B">
        <w:fldChar w:fldCharType="begin"/>
      </w:r>
      <w:r w:rsidR="009961A4">
        <w:instrText xml:space="preserve"> ADDIN ZOTERO_ITEM CSL_CITATION {"citationID":"c7kgV0LP","properties":{"formattedCitation":"\\super 33\\nosupersub{}","plainCitation":"33","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9961A4" w:rsidRPr="009961A4">
        <w:rPr>
          <w:vertAlign w:val="superscript"/>
        </w:rPr>
        <w:t>33</w:t>
      </w:r>
      <w:r w:rsidR="00A82659" w:rsidRPr="002E789B">
        <w:fldChar w:fldCharType="end"/>
      </w:r>
      <w:r w:rsidR="00A82659" w:rsidRPr="002E789B">
        <w:t xml:space="preserve"> Contrary to oncology, where bypassing may be due to encouraging early safety or efficacy signals, </w:t>
      </w:r>
      <w:r w:rsidR="003E2B9E">
        <w:t xml:space="preserve">researchers who </w:t>
      </w:r>
      <w:r w:rsidR="00A82659" w:rsidRPr="002E789B">
        <w:t>bypas</w:t>
      </w:r>
      <w:r w:rsidR="003E2B9E">
        <w:t>s</w:t>
      </w:r>
      <w:r w:rsidR="00A82659" w:rsidRPr="002E789B">
        <w:t xml:space="preserve"> P2 trials in neurology may be influenced by</w:t>
      </w:r>
      <w:r>
        <w:t xml:space="preserve"> an </w:t>
      </w:r>
      <w:commentRangeStart w:id="7"/>
      <w:commentRangeStart w:id="8"/>
      <w:r>
        <w:t>absence of biomarkers</w:t>
      </w:r>
      <w:commentRangeEnd w:id="7"/>
      <w:r w:rsidR="008C390E">
        <w:rPr>
          <w:rStyle w:val="CommentReference"/>
        </w:rPr>
        <w:commentReference w:id="7"/>
      </w:r>
      <w:commentRangeEnd w:id="8"/>
      <w:r w:rsidR="00AD37F7">
        <w:rPr>
          <w:rStyle w:val="CommentReference"/>
        </w:rPr>
        <w:commentReference w:id="8"/>
      </w:r>
      <w:r>
        <w:t>, low “</w:t>
      </w:r>
      <w:commentRangeStart w:id="9"/>
      <w:r>
        <w:t xml:space="preserve">pipeline </w:t>
      </w:r>
      <w:commentRangeEnd w:id="9"/>
      <w:r w:rsidR="00AD37F7">
        <w:rPr>
          <w:rStyle w:val="CommentReference"/>
        </w:rPr>
        <w:commentReference w:id="9"/>
      </w:r>
      <w:r>
        <w:t>density”</w:t>
      </w:r>
      <w:r w:rsidR="008C390E">
        <w:t xml:space="preserve"> *(i.e.), </w:t>
      </w:r>
      <w:r w:rsidR="00A82659" w:rsidRPr="002E789B">
        <w:t xml:space="preserve"> the lack of surrogate endpoints</w:t>
      </w:r>
      <w:r w:rsidR="008C390E">
        <w:t xml:space="preserve"> that could be used as a readout of promise in phase 2 trials,</w:t>
      </w:r>
      <w:r w:rsidR="00A82659" w:rsidRPr="002E789B">
        <w:fldChar w:fldCharType="begin"/>
      </w:r>
      <w:r w:rsidR="009961A4">
        <w:instrText xml:space="preserve"> ADDIN ZOTERO_ITEM CSL_CITATION {"citationID":"TThMaC2p","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9961A4" w:rsidRPr="009961A4">
        <w:rPr>
          <w:vertAlign w:val="superscript"/>
        </w:rPr>
        <w:t>3,34</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w:t>
      </w:r>
      <w:r w:rsidR="00AD37F7">
        <w:rPr>
          <w:color w:val="000000" w:themeColor="text1"/>
        </w:rPr>
        <w:t xml:space="preserve">new treatments </w:t>
      </w:r>
      <w:r w:rsidR="00A82659" w:rsidRPr="002E789B">
        <w:rPr>
          <w:color w:val="000000" w:themeColor="text1"/>
        </w:rPr>
        <w:t>for a population with little to no options</w:t>
      </w:r>
      <w:r w:rsidR="001176F5">
        <w:rPr>
          <w:color w:val="000000" w:themeColor="text1"/>
        </w:rPr>
        <w:t>.</w:t>
      </w:r>
      <w:r w:rsidR="00A82659" w:rsidRPr="002E789B">
        <w:rPr>
          <w:color w:val="000000" w:themeColor="text1"/>
        </w:rPr>
        <w:fldChar w:fldCharType="begin"/>
      </w:r>
      <w:r w:rsidR="009961A4">
        <w:rPr>
          <w:color w:val="000000" w:themeColor="text1"/>
        </w:rPr>
        <w:instrText xml:space="preserve"> ADDIN ZOTERO_ITEM CSL_CITATION {"citationID":"PcUN2WBX","properties":{"formattedCitation":"\\super 21,35\\nosupersub{}","plainCitation":"21,3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21,35</w:t>
      </w:r>
      <w:r w:rsidR="00A82659" w:rsidRPr="002E789B">
        <w:rPr>
          <w:color w:val="000000" w:themeColor="text1"/>
        </w:rPr>
        <w:fldChar w:fldCharType="end"/>
      </w:r>
      <w:r w:rsidR="00A82659" w:rsidRPr="002E789B">
        <w:rPr>
          <w:color w:val="000000" w:themeColor="text1"/>
        </w:rPr>
        <w:t xml:space="preserve"> Other reasons </w:t>
      </w:r>
      <w:r w:rsidR="00A82659" w:rsidRPr="002E789B">
        <w:rPr>
          <w:color w:val="000000" w:themeColor="text1"/>
        </w:rPr>
        <w:lastRenderedPageBreak/>
        <w:t xml:space="preserve">companies might </w:t>
      </w:r>
      <w:r w:rsidR="00192BAA">
        <w:rPr>
          <w:color w:val="000000" w:themeColor="text1"/>
        </w:rPr>
        <w:t>bypass P2</w:t>
      </w:r>
      <w:r w:rsidR="00A82659" w:rsidRPr="002E789B">
        <w:rPr>
          <w:color w:val="000000" w:themeColor="text1"/>
        </w:rPr>
        <w:t xml:space="preserve"> include </w:t>
      </w:r>
      <w:r w:rsidR="003E2B9E">
        <w:rPr>
          <w:color w:val="000000" w:themeColor="text1"/>
        </w:rPr>
        <w:t>m</w:t>
      </w:r>
      <w:r w:rsidR="00A82659" w:rsidRPr="002E789B">
        <w:rPr>
          <w:color w:val="000000" w:themeColor="text1"/>
        </w:rPr>
        <w:t>arket pressures</w:t>
      </w:r>
      <w:r w:rsidR="004A4072">
        <w:rPr>
          <w:color w:val="000000" w:themeColor="text1"/>
        </w:rPr>
        <w:t xml:space="preserve">, </w:t>
      </w:r>
      <w:r w:rsidR="00A82659" w:rsidRPr="002E789B">
        <w:rPr>
          <w:color w:val="000000" w:themeColor="text1"/>
        </w:rPr>
        <w:t xml:space="preserve">intense competition between companies, </w:t>
      </w:r>
      <w:r w:rsidR="003E2B9E">
        <w:rPr>
          <w:color w:val="000000" w:themeColor="text1"/>
        </w:rPr>
        <w:t>and</w:t>
      </w:r>
      <w:r w:rsidR="003E2B9E" w:rsidRPr="002E789B">
        <w:rPr>
          <w:color w:val="000000" w:themeColor="text1"/>
        </w:rPr>
        <w:t xml:space="preserve"> </w:t>
      </w:r>
      <w:r w:rsidR="00A82659" w:rsidRPr="002E789B">
        <w:rPr>
          <w:color w:val="000000" w:themeColor="text1"/>
        </w:rPr>
        <w:t xml:space="preserve">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9961A4">
        <w:rPr>
          <w:color w:val="000000" w:themeColor="text1"/>
        </w:rPr>
        <w:instrText xml:space="preserve"> ADDIN ZOTERO_ITEM CSL_CITATION {"citationID":"Yifh6Ysd","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30</w:t>
      </w:r>
      <w:r w:rsidR="00A82659" w:rsidRPr="002E789B">
        <w:rPr>
          <w:color w:val="000000" w:themeColor="text1"/>
        </w:rPr>
        <w:fldChar w:fldCharType="end"/>
      </w:r>
      <w:r w:rsidR="00A82659" w:rsidRPr="002E789B">
        <w:t xml:space="preserve"> </w:t>
      </w:r>
    </w:p>
    <w:p w14:paraId="24BA2265" w14:textId="3417E985" w:rsidR="00A82659" w:rsidRDefault="00DE5229" w:rsidP="001176F5">
      <w:pPr>
        <w:spacing w:after="30"/>
        <w:ind w:firstLine="720"/>
      </w:pPr>
      <w:r>
        <w:t xml:space="preserve">Bypassing </w:t>
      </w:r>
      <w:r w:rsidR="001176F5">
        <w:t xml:space="preserve">a </w:t>
      </w:r>
      <w:r>
        <w:t>P2</w:t>
      </w:r>
      <w:r w:rsidR="001176F5">
        <w:t xml:space="preserve"> trial</w:t>
      </w:r>
      <w:r>
        <w:t>,</w:t>
      </w:r>
      <w:r w:rsidR="00A82659" w:rsidRPr="002E789B">
        <w:t xml:space="preserve"> if </w:t>
      </w:r>
      <w:r w:rsidR="001176F5">
        <w:t>the</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w:t>
      </w:r>
      <w:r w:rsidR="00EB3376">
        <w:t>reduce</w:t>
      </w:r>
      <w:r w:rsidR="00EB3376" w:rsidRPr="002E789B">
        <w:t xml:space="preserve"> </w:t>
      </w:r>
      <w:r w:rsidR="00A82659" w:rsidRPr="002E789B">
        <w:t xml:space="preserve">the time it takes for </w:t>
      </w:r>
      <w:r w:rsidR="005D1453">
        <w:t>a</w:t>
      </w:r>
      <w:r w:rsidR="00A82659" w:rsidRPr="002E789B">
        <w:t xml:space="preserve"> treatment to be approved.</w:t>
      </w:r>
      <w:r w:rsidR="00A82659">
        <w:t xml:space="preserve"> However,</w:t>
      </w:r>
      <w:r w:rsidR="004A4072">
        <w:t xml:space="preserve"> some reviews </w:t>
      </w:r>
      <w:r w:rsidR="00EB3376">
        <w:t>highlight</w:t>
      </w:r>
      <w:r w:rsidR="004A4072">
        <w:t xml:space="preserve"> the importance of P2 trials in neurology drug development and </w:t>
      </w:r>
      <w:r>
        <w:t xml:space="preserve">admonish </w:t>
      </w:r>
      <w:r w:rsidR="004A4072">
        <w:t>against bypassing P2 trials.</w:t>
      </w:r>
      <w:r w:rsidR="004A4072">
        <w:fldChar w:fldCharType="begin"/>
      </w:r>
      <w:r w:rsidR="009961A4">
        <w:instrText xml:space="preserve"> ADDIN ZOTERO_ITEM CSL_CITATION {"citationID":"a1j5nhjdk0","properties":{"formattedCitation":"\\super 6,29,36\\nosupersub{}","plainCitation":"6,29,3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9961A4" w:rsidRPr="009961A4">
        <w:rPr>
          <w:vertAlign w:val="superscript"/>
        </w:rPr>
        <w:t>6,29,36</w:t>
      </w:r>
      <w:r w:rsidR="004A4072">
        <w:fldChar w:fldCharType="end"/>
      </w:r>
      <w:r w:rsidR="004A4072">
        <w:t xml:space="preserve"> </w:t>
      </w:r>
      <w:r w:rsidR="00A82659">
        <w:t xml:space="preserve"> </w:t>
      </w:r>
      <w:r w:rsidR="00611C31">
        <w:t xml:space="preserve">This is because P3 trials that bypass </w:t>
      </w:r>
      <w:r w:rsidR="00962C96">
        <w:t>P2</w:t>
      </w:r>
      <w:r w:rsidR="00611C31">
        <w:t xml:space="preserve"> </w:t>
      </w:r>
      <w:r w:rsidR="00962C96">
        <w:t xml:space="preserve">are initiated with a </w:t>
      </w:r>
      <w:r w:rsidR="004F7A61">
        <w:t xml:space="preserve">lower </w:t>
      </w:r>
      <w:r w:rsidR="00A82659">
        <w:t xml:space="preserve">amount of evidence </w:t>
      </w:r>
      <w:r w:rsidR="00962C96">
        <w:t>available to optimize dose, safety, efficacy, and population details. This may</w:t>
      </w:r>
      <w:r w:rsidR="004F7A61">
        <w:t xml:space="preserve"> </w:t>
      </w:r>
      <w:r w:rsidR="004A4072">
        <w:t>limit</w:t>
      </w:r>
      <w:r w:rsidR="004F7A61">
        <w:t xml:space="preserve"> </w:t>
      </w:r>
      <w:r w:rsidR="00962C96">
        <w:t xml:space="preserve">the </w:t>
      </w:r>
      <w:r w:rsidR="00A82659">
        <w:t>chance</w:t>
      </w:r>
      <w:r w:rsidR="00962C96">
        <w:t xml:space="preserve"> that </w:t>
      </w:r>
      <w:r w:rsidR="001176F5">
        <w:t>a</w:t>
      </w:r>
      <w:r w:rsidR="00962C96">
        <w:t xml:space="preserve"> P3 trial</w:t>
      </w:r>
      <w:r w:rsidR="00A82659">
        <w:t xml:space="preserve"> </w:t>
      </w:r>
      <w:r w:rsidR="00962C96">
        <w:t xml:space="preserve">will be </w:t>
      </w:r>
      <w:r w:rsidR="00A82659">
        <w:t>successful</w:t>
      </w:r>
      <w:r w:rsidR="004F7A61">
        <w:t>.</w:t>
      </w:r>
      <w:r w:rsidR="00962C96">
        <w:t xml:space="preserve"> </w:t>
      </w:r>
      <w:r w:rsidR="00250057">
        <w:t>Alternatively, other reviews introduce P2 bypass as a viable trajectory to limit drug development time in neurology.</w:t>
      </w:r>
      <w:commentRangeStart w:id="10"/>
      <w:r w:rsidR="00250057">
        <w:fldChar w:fldCharType="begin"/>
      </w:r>
      <w:r w:rsidR="009961A4">
        <w:instrText xml:space="preserve"> ADDIN ZOTERO_ITEM CSL_CITATION {"citationID":"a34po5174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250057">
        <w:fldChar w:fldCharType="separate"/>
      </w:r>
      <w:r w:rsidR="009961A4" w:rsidRPr="009961A4">
        <w:rPr>
          <w:vertAlign w:val="superscript"/>
        </w:rPr>
        <w:t>37</w:t>
      </w:r>
      <w:r w:rsidR="00250057">
        <w:fldChar w:fldCharType="end"/>
      </w:r>
      <w:commentRangeEnd w:id="10"/>
      <w:r w:rsidR="001176F5">
        <w:rPr>
          <w:rStyle w:val="CommentReference"/>
        </w:rPr>
        <w:commentReference w:id="10"/>
      </w:r>
    </w:p>
    <w:p w14:paraId="3199049E" w14:textId="77777777" w:rsidR="00A841BF" w:rsidRDefault="00A841BF" w:rsidP="00A841BF">
      <w:pPr>
        <w:pStyle w:val="ListParagraph"/>
        <w:ind w:left="0" w:firstLine="720"/>
      </w:pPr>
    </w:p>
    <w:p w14:paraId="7DC39110" w14:textId="2FB223D5" w:rsidR="00ED7565" w:rsidRPr="003333D0" w:rsidRDefault="00CC5BC2" w:rsidP="003333D0">
      <w:pPr>
        <w:pStyle w:val="ListParagraph"/>
        <w:numPr>
          <w:ilvl w:val="0"/>
          <w:numId w:val="5"/>
        </w:numPr>
        <w:rPr>
          <w:b/>
          <w:bCs/>
          <w:color w:val="000000" w:themeColor="text1"/>
        </w:rPr>
      </w:pPr>
      <w:r w:rsidRPr="003333D0">
        <w:rPr>
          <w:b/>
          <w:bCs/>
          <w:color w:val="000000" w:themeColor="text1"/>
        </w:rPr>
        <w:t xml:space="preserve">The purpose of </w:t>
      </w:r>
      <w:r w:rsidR="00A841BF" w:rsidRPr="003333D0">
        <w:rPr>
          <w:b/>
          <w:bCs/>
          <w:color w:val="000000" w:themeColor="text1"/>
        </w:rPr>
        <w:t xml:space="preserve">P2 </w:t>
      </w:r>
      <w:r w:rsidR="00A82659" w:rsidRPr="003333D0">
        <w:rPr>
          <w:b/>
          <w:bCs/>
          <w:color w:val="000000" w:themeColor="text1"/>
        </w:rPr>
        <w:t>t</w:t>
      </w:r>
      <w:r w:rsidR="00A841BF" w:rsidRPr="003333D0">
        <w:rPr>
          <w:b/>
          <w:bCs/>
          <w:color w:val="000000" w:themeColor="text1"/>
        </w:rPr>
        <w:t>rials</w:t>
      </w:r>
      <w:r w:rsidR="00712700" w:rsidRPr="003333D0">
        <w:rPr>
          <w:b/>
          <w:bCs/>
          <w:color w:val="000000" w:themeColor="text1"/>
        </w:rPr>
        <w:t xml:space="preserve"> in neurology</w:t>
      </w:r>
    </w:p>
    <w:p w14:paraId="1FBD392D" w14:textId="79682496" w:rsidR="00EB531F" w:rsidRDefault="00A841BF" w:rsidP="00EB531F">
      <w:pPr>
        <w:pStyle w:val="ListParagraph"/>
        <w:ind w:left="0" w:firstLine="720"/>
      </w:pPr>
      <w:r w:rsidRPr="002E789B">
        <w:rPr>
          <w:color w:val="000000" w:themeColor="text1"/>
        </w:rPr>
        <w:t>To understand</w:t>
      </w:r>
      <w:r w:rsidR="00B96A13">
        <w:rPr>
          <w:color w:val="000000" w:themeColor="text1"/>
        </w:rPr>
        <w:t xml:space="preserve"> </w:t>
      </w:r>
      <w:r w:rsidR="009C261F">
        <w:rPr>
          <w:color w:val="000000" w:themeColor="text1"/>
        </w:rPr>
        <w:t xml:space="preserve">potential justifications for </w:t>
      </w:r>
      <w:r w:rsidRPr="002E789B">
        <w:rPr>
          <w:color w:val="000000" w:themeColor="text1"/>
        </w:rPr>
        <w:t>bypass</w:t>
      </w:r>
      <w:r w:rsidR="00B96A13">
        <w:rPr>
          <w:color w:val="000000" w:themeColor="text1"/>
        </w:rPr>
        <w:t>ing</w:t>
      </w:r>
      <w:r w:rsidRPr="002E789B">
        <w:rPr>
          <w:color w:val="000000" w:themeColor="text1"/>
        </w:rPr>
        <w:t xml:space="preserve"> P2 trials, it is first important</w:t>
      </w:r>
      <w:r w:rsidRPr="002E789B">
        <w:t xml:space="preserve"> to understand the role of P2 trials in traditional </w:t>
      </w:r>
      <w:r w:rsidR="0023250A">
        <w:t>neurologic</w:t>
      </w:r>
      <w:r w:rsidRPr="002E789B">
        <w:t xml:space="preserve">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9961A4">
        <w:instrText xml:space="preserve"> ADDIN ZOTERO_ITEM CSL_CITATION {"citationID":"a27jt74b1dl","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9961A4" w:rsidRPr="009961A4">
        <w:rPr>
          <w:vertAlign w:val="superscript"/>
        </w:rPr>
        <w:t>38</w:t>
      </w:r>
      <w:r>
        <w:fldChar w:fldCharType="end"/>
      </w:r>
      <w:r>
        <w:t xml:space="preserve"> of drug development, where </w:t>
      </w:r>
      <w:r w:rsidR="00EB3376">
        <w:t xml:space="preserve">researchers </w:t>
      </w:r>
      <w:r>
        <w:t>c</w:t>
      </w:r>
      <w:r w:rsidRPr="002E789B">
        <w:rPr>
          <w:color w:val="000000" w:themeColor="text1"/>
        </w:rPr>
        <w:t>ollect data that has “a significant impact on future trial size, expense, and risk.”</w:t>
      </w:r>
      <w:r w:rsidRPr="002E789B">
        <w:rPr>
          <w:color w:val="000000" w:themeColor="text1"/>
        </w:rPr>
        <w:fldChar w:fldCharType="begin"/>
      </w:r>
      <w:r w:rsidR="009961A4">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9961A4" w:rsidRPr="009961A4">
        <w:rPr>
          <w:color w:val="000000"/>
          <w:vertAlign w:val="superscript"/>
        </w:rPr>
        <w:t>11</w:t>
      </w:r>
      <w:r w:rsidRPr="002E789B">
        <w:rPr>
          <w:color w:val="000000" w:themeColor="text1"/>
        </w:rPr>
        <w:fldChar w:fldCharType="end"/>
      </w:r>
      <w:r w:rsidRPr="00464572">
        <w:t xml:space="preserve"> </w:t>
      </w:r>
      <w:r w:rsidR="00EB531F">
        <w:t>The</w:t>
      </w:r>
      <w:r w:rsidR="00EB531F" w:rsidRPr="00BC72AF">
        <w:t xml:space="preserve"> information learned from P2 trials help</w:t>
      </w:r>
      <w:r w:rsidR="009C261F">
        <w:t>s</w:t>
      </w:r>
      <w:r w:rsidR="00EB531F" w:rsidRPr="00BC72AF">
        <w:t xml:space="preserve"> generate knowledge on the “intervention ensemble”, the package of variables surrounding the treatment that must be researched to make it clinically meaningful.</w:t>
      </w:r>
      <w:r w:rsidR="00EB531F" w:rsidRPr="00BC72AF">
        <w:fldChar w:fldCharType="begin"/>
      </w:r>
      <w:r w:rsidR="009961A4">
        <w:instrText xml:space="preserve"> ADDIN ZOTERO_ITEM CSL_CITATION {"citationID":"aqeknpiefa","properties":{"formattedCitation":"\\super 39\\nosupersub{}","plainCitation":"39","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00EB531F" w:rsidRPr="00BC72AF">
        <w:fldChar w:fldCharType="separate"/>
      </w:r>
      <w:r w:rsidR="009961A4" w:rsidRPr="009961A4">
        <w:rPr>
          <w:vertAlign w:val="superscript"/>
        </w:rPr>
        <w:t>39</w:t>
      </w:r>
      <w:r w:rsidR="00EB531F" w:rsidRPr="00BC72AF">
        <w:fldChar w:fldCharType="end"/>
      </w:r>
      <w:r w:rsidR="00EB531F" w:rsidRPr="00EB531F">
        <w:t xml:space="preserve"> </w:t>
      </w:r>
      <w:r w:rsidR="00AA0B12">
        <w:t>In addition</w:t>
      </w:r>
      <w:r w:rsidR="00EB531F">
        <w:t>,</w:t>
      </w:r>
      <w:r w:rsidR="00AA0B12">
        <w:t xml:space="preserve"> guidance from the FDA states that “sponsors assess </w:t>
      </w:r>
      <w:r w:rsidR="00EB3376">
        <w:t>P</w:t>
      </w:r>
      <w:r w:rsidR="00AA0B12">
        <w:t>2 results to determine if the preliminary results are sufficiently promising to justify a phase 3 study”</w:t>
      </w:r>
      <w:r w:rsidR="00AA0B12">
        <w:fldChar w:fldCharType="begin"/>
      </w:r>
      <w:r w:rsidR="009961A4">
        <w:instrText xml:space="preserve"> ADDIN ZOTERO_ITEM CSL_CITATION {"citationID":"afa4hamv9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9961A4" w:rsidRPr="009961A4">
        <w:rPr>
          <w:vertAlign w:val="superscript"/>
        </w:rPr>
        <w:t>37</w:t>
      </w:r>
      <w:r w:rsidR="00AA0B12">
        <w:fldChar w:fldCharType="end"/>
      </w:r>
      <w:r w:rsidR="00AA0B12">
        <w:t xml:space="preserve"> </w:t>
      </w:r>
    </w:p>
    <w:p w14:paraId="77082D55" w14:textId="2B507EE3" w:rsidR="00EB531F" w:rsidRDefault="00EB531F" w:rsidP="00EB531F">
      <w:pPr>
        <w:pStyle w:val="ListParagraph"/>
        <w:ind w:left="0" w:firstLine="720"/>
      </w:pPr>
      <w:r w:rsidRPr="00E25405">
        <w:t xml:space="preserve">In </w:t>
      </w:r>
      <w:r>
        <w:t>this section</w:t>
      </w:r>
      <w:r w:rsidRPr="00E25405">
        <w:t xml:space="preserve">, we will </w:t>
      </w:r>
      <w:r>
        <w:t>describe</w:t>
      </w:r>
      <w:r w:rsidRPr="00E25405">
        <w:t xml:space="preserve"> the current literature on</w:t>
      </w:r>
      <w:r>
        <w:t xml:space="preserve"> three </w:t>
      </w:r>
      <w:r w:rsidR="009C261F">
        <w:t xml:space="preserve">elements </w:t>
      </w:r>
      <w:r>
        <w:t>typically investigated in P2 trials to inform the design of future trials: dose/schedule, preliminary efficacy, and population. We will then review</w:t>
      </w:r>
      <w:r w:rsidRPr="00E25405">
        <w:t xml:space="preserve"> how </w:t>
      </w:r>
      <w:r w:rsidR="009C261F">
        <w:t>P2 findings</w:t>
      </w:r>
      <w:r w:rsidRPr="00E25405">
        <w:t xml:space="preserve"> can be used </w:t>
      </w:r>
      <w:r>
        <w:t xml:space="preserve">to shape subsequent trials and </w:t>
      </w:r>
      <w:r w:rsidRPr="00E25405">
        <w:t>make go/no</w:t>
      </w:r>
      <w:r>
        <w:t>-go</w:t>
      </w:r>
      <w:r w:rsidRPr="00E25405">
        <w:t xml:space="preserve"> decisions</w:t>
      </w:r>
      <w:r>
        <w:t>.</w:t>
      </w:r>
      <w:r w:rsidRPr="00EB531F">
        <w:t xml:space="preserve"> </w:t>
      </w:r>
    </w:p>
    <w:p w14:paraId="49C00FE1" w14:textId="77777777" w:rsidR="00115CD2" w:rsidRPr="00EA4242" w:rsidRDefault="00115CD2" w:rsidP="00EB531F"/>
    <w:p w14:paraId="2F828B54" w14:textId="338B0F73" w:rsidR="00A841BF" w:rsidRPr="00712700" w:rsidRDefault="00ED7565" w:rsidP="00A841BF">
      <w:pPr>
        <w:rPr>
          <w:color w:val="000000" w:themeColor="text1"/>
          <w:u w:val="single"/>
        </w:rPr>
      </w:pPr>
      <w:r>
        <w:rPr>
          <w:color w:val="000000" w:themeColor="text1"/>
          <w:u w:val="single"/>
        </w:rPr>
        <w:t xml:space="preserve">2.1 </w:t>
      </w:r>
      <w:r w:rsidR="00A841BF" w:rsidRPr="00712700">
        <w:rPr>
          <w:color w:val="000000" w:themeColor="text1"/>
          <w:u w:val="single"/>
        </w:rPr>
        <w:t>Dose</w:t>
      </w:r>
      <w:r w:rsidR="00B22DBD">
        <w:rPr>
          <w:color w:val="000000" w:themeColor="text1"/>
          <w:u w:val="single"/>
        </w:rPr>
        <w:t xml:space="preserve"> and schedule </w:t>
      </w:r>
    </w:p>
    <w:p w14:paraId="04A3DF7C" w14:textId="5B0AFA4B" w:rsidR="0058453F" w:rsidRDefault="00A841BF" w:rsidP="0058453F">
      <w:pPr>
        <w:ind w:firstLine="360"/>
      </w:pPr>
      <w:r w:rsidRPr="002E789B">
        <w:rPr>
          <w:color w:val="000000" w:themeColor="text1"/>
        </w:rPr>
        <w:t xml:space="preserve">The first task of a typical P2 trial in neurology is to find </w:t>
      </w:r>
      <w:r w:rsidR="00EB3376">
        <w:rPr>
          <w:color w:val="000000" w:themeColor="text1"/>
        </w:rPr>
        <w:t>a roughly</w:t>
      </w:r>
      <w:r w:rsidR="00EB3376" w:rsidRPr="002E789B">
        <w:rPr>
          <w:color w:val="000000" w:themeColor="text1"/>
        </w:rPr>
        <w:t xml:space="preserve"> </w:t>
      </w:r>
      <w:r w:rsidRPr="002E789B">
        <w:rPr>
          <w:color w:val="000000" w:themeColor="text1"/>
        </w:rPr>
        <w:t>optimal dose and schedule</w:t>
      </w:r>
      <w:r w:rsidR="00115CD2">
        <w:rPr>
          <w:color w:val="000000" w:themeColor="text1"/>
        </w:rPr>
        <w:t xml:space="preserve"> for administering the drug</w:t>
      </w:r>
      <w:r w:rsidRPr="002E789B">
        <w:t>.</w:t>
      </w:r>
      <w:r w:rsidRPr="002E789B">
        <w:fldChar w:fldCharType="begin"/>
      </w:r>
      <w:r w:rsidR="009961A4">
        <w:instrText xml:space="preserve"> ADDIN ZOTERO_ITEM CSL_CITATION {"citationID":"cd7GPoM9","properties":{"formattedCitation":"\\super 28,29,40\\uc0\\u8211{}43\\nosupersub{}","plainCitation":"28,29,40–4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9961A4" w:rsidRPr="009961A4">
        <w:rPr>
          <w:vertAlign w:val="superscript"/>
        </w:rPr>
        <w:t>28,29,40–43</w:t>
      </w:r>
      <w:r w:rsidRPr="002E789B">
        <w:fldChar w:fldCharType="end"/>
      </w:r>
      <w:r w:rsidRPr="002E789B">
        <w:t xml:space="preserve"> This is a stage where, using many doses, </w:t>
      </w:r>
      <w:r w:rsidR="000D211A">
        <w:t>researchers</w:t>
      </w:r>
      <w:r w:rsidRPr="002E789B">
        <w:t xml:space="preserve"> can begin to see a dose relationship in</w:t>
      </w:r>
      <w:r w:rsidR="00050A4D">
        <w:t xml:space="preserve"> their</w:t>
      </w:r>
      <w:r w:rsidRPr="002E789B">
        <w:t xml:space="preserve"> safety </w:t>
      </w:r>
      <w:r w:rsidR="0002292C">
        <w:t xml:space="preserve">and efficacy </w:t>
      </w:r>
      <w:r w:rsidRPr="002E789B">
        <w:t>endpoints.</w:t>
      </w:r>
      <w:r w:rsidRPr="002E789B">
        <w:fldChar w:fldCharType="begin"/>
      </w:r>
      <w:r w:rsidR="009961A4">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575A1D">
        <w:t xml:space="preserve">Dose optimization </w:t>
      </w:r>
      <w:r w:rsidR="0058453F">
        <w:t xml:space="preserve">is important to </w:t>
      </w:r>
      <w:r w:rsidR="00575A1D">
        <w:t xml:space="preserve">find </w:t>
      </w:r>
      <w:r w:rsidR="0058453F">
        <w:t>a high enough dose that treatments are efficacious but low enough to limit toxicity.</w:t>
      </w:r>
    </w:p>
    <w:p w14:paraId="02BF5390" w14:textId="4B7AD10F" w:rsidR="00115CD2" w:rsidRDefault="00ED6407" w:rsidP="0074100A">
      <w:pPr>
        <w:ind w:firstLine="360"/>
      </w:pPr>
      <w:r>
        <w:t xml:space="preserve">Information gained from P2 trials </w:t>
      </w:r>
      <w:r w:rsidR="0002292C">
        <w:t>can help</w:t>
      </w:r>
      <w:r w:rsidR="00A841BF" w:rsidRPr="002E789B">
        <w:t xml:space="preserve"> </w:t>
      </w:r>
      <w:r w:rsidR="0002292C">
        <w:t xml:space="preserve">ensure that </w:t>
      </w:r>
      <w:r w:rsidR="0003490C">
        <w:t>the a</w:t>
      </w:r>
      <w:r w:rsidR="00A841BF" w:rsidRPr="002E789B">
        <w:t xml:space="preserve"> safe dose is moved forward to P3 testing</w:t>
      </w:r>
      <w:r w:rsidR="00947AF5">
        <w:t xml:space="preserve">. </w:t>
      </w:r>
      <w:r w:rsidR="00A841BF"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286C5E">
        <w:rPr>
          <w:vertAlign w:val="superscript"/>
        </w:rPr>
        <w:t xml:space="preserve"> </w:t>
      </w:r>
      <w:r w:rsidR="00A841BF" w:rsidRPr="002E789B">
        <w:fldChar w:fldCharType="end"/>
      </w:r>
      <w:r w:rsidR="005E5C3F">
        <w:t>In</w:t>
      </w:r>
      <w:r w:rsidR="00A841BF" w:rsidRPr="002E789B">
        <w:t xml:space="preserve"> CNS disorders</w:t>
      </w:r>
      <w:r w:rsidR="005E5C3F">
        <w:t xml:space="preserve"> this is critical </w:t>
      </w:r>
      <w:r w:rsidR="00A841BF" w:rsidRPr="002E789B">
        <w:t>because drugs treating these conditions</w:t>
      </w:r>
      <w:r w:rsidR="00115CD2">
        <w:t xml:space="preserve"> are often taken for prolonged periods such that safety issues might emerge with chronic exposure. As well, CNS drugs</w:t>
      </w:r>
      <w:r w:rsidR="00A841BF" w:rsidRPr="002E789B">
        <w:t xml:space="preserve"> can </w:t>
      </w:r>
      <w:r w:rsidR="00623456">
        <w:t>affect</w:t>
      </w:r>
      <w:r w:rsidR="00115CD2">
        <w:t xml:space="preserve"> the core of who we are</w:t>
      </w:r>
      <w:r w:rsidR="00825209">
        <w:t xml:space="preserve"> and</w:t>
      </w:r>
      <w:r w:rsidR="007863B6">
        <w:t xml:space="preserve"> </w:t>
      </w:r>
      <w:r w:rsidR="00115CD2" w:rsidRPr="004F7D15">
        <w:t>ca</w:t>
      </w:r>
      <w:r w:rsidR="00115CD2">
        <w:t xml:space="preserve">use adverse psychiatric outcomes, such as </w:t>
      </w:r>
      <w:r w:rsidR="00A841BF" w:rsidRPr="002E789B">
        <w:t>suicidal behavior.</w:t>
      </w:r>
      <w:r w:rsidR="00A841BF" w:rsidRPr="002E789B">
        <w:fldChar w:fldCharType="begin"/>
      </w:r>
      <w:r w:rsidR="009961A4">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A841BF" w:rsidRPr="002E789B">
        <w:fldChar w:fldCharType="separate"/>
      </w:r>
      <w:r w:rsidR="009961A4" w:rsidRPr="009961A4">
        <w:rPr>
          <w:vertAlign w:val="superscript"/>
        </w:rPr>
        <w:t>3,11</w:t>
      </w:r>
      <w:r w:rsidR="00A841BF" w:rsidRPr="002E789B">
        <w:fldChar w:fldCharType="end"/>
      </w:r>
      <w:r w:rsidR="00A841BF" w:rsidRPr="002E789B">
        <w:t xml:space="preserve"> </w:t>
      </w:r>
      <w:r w:rsidR="00B96A13">
        <w:t>Many</w:t>
      </w:r>
      <w:r w:rsidR="00A841BF" w:rsidRPr="002E789B">
        <w:t xml:space="preserve"> doses are changed (mostly lowered) after FDA approval due to safety concerns</w:t>
      </w:r>
      <w:r w:rsidR="00115CD2">
        <w:t>.</w:t>
      </w:r>
      <w:r w:rsidR="00303265">
        <w:fldChar w:fldCharType="begin"/>
      </w:r>
      <w:r w:rsidR="009961A4">
        <w:instrText xml:space="preserve"> ADDIN ZOTERO_ITEM CSL_CITATION {"citationID":"a25aji4pdah","properties":{"formattedCitation":"\\super 44,45\\nosupersub{}","plainCitation":"44,45","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9961A4" w:rsidRPr="009961A4">
        <w:rPr>
          <w:vertAlign w:val="superscript"/>
        </w:rPr>
        <w:t>44,45</w:t>
      </w:r>
      <w:r w:rsidR="00303265">
        <w:fldChar w:fldCharType="end"/>
      </w:r>
      <w:r w:rsidR="0046642A">
        <w:t xml:space="preserve"> </w:t>
      </w:r>
      <w:r w:rsidR="005E5C3F">
        <w:t>One study investigating t</w:t>
      </w:r>
      <w:r w:rsidR="004F7D15">
        <w:t xml:space="preserve">hese </w:t>
      </w:r>
      <w:r w:rsidR="00AD37F7">
        <w:t>post-approval modifications</w:t>
      </w:r>
      <w:r w:rsidR="00115CD2">
        <w:t xml:space="preserve"> </w:t>
      </w:r>
      <w:r w:rsidR="005E5C3F">
        <w:t xml:space="preserve">found that </w:t>
      </w:r>
      <w:r w:rsidR="00EB3376">
        <w:t xml:space="preserve">dose changes </w:t>
      </w:r>
      <w:r w:rsidR="00B96A13">
        <w:t>were</w:t>
      </w:r>
      <w:r w:rsidR="00A841BF" w:rsidRPr="002E789B">
        <w:t xml:space="preserve"> most common in </w:t>
      </w:r>
      <w:r w:rsidR="0023250A">
        <w:t>neurologic</w:t>
      </w:r>
      <w:r w:rsidR="00A841BF" w:rsidRPr="002E789B">
        <w:t xml:space="preserve"> drugs</w:t>
      </w:r>
      <w:r w:rsidR="005E5C3F">
        <w:t>.</w:t>
      </w:r>
      <w:r w:rsidRPr="002E789B">
        <w:fldChar w:fldCharType="begin"/>
      </w:r>
      <w:r w:rsidR="009961A4">
        <w:instrText xml:space="preserve"> ADDIN ZOTERO_ITEM CSL_CITATION {"citationID":"av69htaqu8","properties":{"formattedCitation":"\\super 46\\nosupersub{}","plainCitation":"46","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2E789B">
        <w:fldChar w:fldCharType="separate"/>
      </w:r>
      <w:r w:rsidR="009961A4" w:rsidRPr="009961A4">
        <w:rPr>
          <w:vertAlign w:val="superscript"/>
        </w:rPr>
        <w:t>46</w:t>
      </w:r>
      <w:r w:rsidRPr="002E789B">
        <w:fldChar w:fldCharType="end"/>
      </w:r>
      <w:r w:rsidR="005E5C3F">
        <w:t xml:space="preserve"> </w:t>
      </w:r>
      <w:r>
        <w:t>Th</w:t>
      </w:r>
      <w:r w:rsidR="0074100A">
        <w:t>ese</w:t>
      </w:r>
      <w:r>
        <w:t xml:space="preserve"> finding</w:t>
      </w:r>
      <w:r w:rsidR="0074100A">
        <w:t>s</w:t>
      </w:r>
      <w:r>
        <w:t xml:space="preserve"> show the importance of investigating dose</w:t>
      </w:r>
      <w:r w:rsidR="00EB531F">
        <w:t xml:space="preserve"> and</w:t>
      </w:r>
      <w:r>
        <w:t xml:space="preserve"> safety relationships prior to approving a new treatment</w:t>
      </w:r>
      <w:r w:rsidR="0074100A">
        <w:t>. P2 trials serve as an opportunity to do so</w:t>
      </w:r>
      <w:r w:rsidR="009710D4">
        <w:t xml:space="preserve"> before investing in a P3 trial</w:t>
      </w:r>
      <w:r w:rsidR="0074100A">
        <w:t xml:space="preserve">. </w:t>
      </w:r>
      <w:r w:rsidR="00B14C4E">
        <w:t>In addition</w:t>
      </w:r>
      <w:r w:rsidR="0074100A">
        <w:t>, reviews of P3 trials investigating treatments for Alzheimer’s disease,</w:t>
      </w:r>
      <w:r w:rsidR="0074100A">
        <w:fldChar w:fldCharType="begin"/>
      </w:r>
      <w:r w:rsidR="0074100A">
        <w:instrText xml:space="preserve"> ADDIN ZOTERO_ITEM CSL_CITATION {"citationID":"abequ6r4hl","properties":{"formattedCitation":"\\super 47,48\\nosupersub{}","plainCitation":"47,48","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0074100A">
        <w:fldChar w:fldCharType="separate"/>
      </w:r>
      <w:r w:rsidR="0074100A" w:rsidRPr="00673B22">
        <w:rPr>
          <w:vertAlign w:val="superscript"/>
        </w:rPr>
        <w:t>47,48</w:t>
      </w:r>
      <w:r w:rsidR="0074100A">
        <w:fldChar w:fldCharType="end"/>
      </w:r>
      <w:r w:rsidR="0074100A">
        <w:t xml:space="preserve"> traumatic brain injury,</w:t>
      </w:r>
      <w:r w:rsidR="0074100A" w:rsidRPr="002E789B">
        <w:fldChar w:fldCharType="begin"/>
      </w:r>
      <w:r w:rsidR="009961A4">
        <w:instrText xml:space="preserve"> ADDIN ZOTERO_ITEM CSL_CITATION {"citationID":"H8Unqqzs","properties":{"formattedCitation":"\\super 40,49,50\\nosupersub{}","plainCitation":"40,49,5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0074100A" w:rsidRPr="002E789B">
        <w:fldChar w:fldCharType="separate"/>
      </w:r>
      <w:r w:rsidR="009961A4" w:rsidRPr="009961A4">
        <w:rPr>
          <w:vertAlign w:val="superscript"/>
        </w:rPr>
        <w:t>40,49,50</w:t>
      </w:r>
      <w:r w:rsidR="0074100A" w:rsidRPr="002E789B">
        <w:fldChar w:fldCharType="end"/>
      </w:r>
      <w:r w:rsidR="0074100A">
        <w:t xml:space="preserve"> and stroke</w:t>
      </w:r>
      <w:r w:rsidR="0074100A">
        <w:fldChar w:fldCharType="begin"/>
      </w:r>
      <w:r w:rsidR="009961A4">
        <w:instrText xml:space="preserve"> ADDIN ZOTERO_ITEM CSL_CITATION {"citationID":"a25hpit4u99","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4100A">
        <w:fldChar w:fldCharType="separate"/>
      </w:r>
      <w:r w:rsidR="009961A4" w:rsidRPr="009961A4">
        <w:rPr>
          <w:vertAlign w:val="superscript"/>
        </w:rPr>
        <w:t>23</w:t>
      </w:r>
      <w:r w:rsidR="0074100A">
        <w:fldChar w:fldCharType="end"/>
      </w:r>
      <w:r w:rsidR="0074100A">
        <w:t xml:space="preserve">  have postulated that the lack of prior dose optimization may have led to non-positive outcomes. </w:t>
      </w:r>
    </w:p>
    <w:p w14:paraId="2E96F89C" w14:textId="77777777" w:rsidR="0074100A" w:rsidRPr="0074100A" w:rsidRDefault="0074100A" w:rsidP="0074100A">
      <w:pPr>
        <w:ind w:firstLine="360"/>
      </w:pPr>
    </w:p>
    <w:p w14:paraId="2A04863F" w14:textId="016EF566" w:rsidR="00A841BF" w:rsidRPr="00712700" w:rsidRDefault="00ED7565" w:rsidP="00A841BF">
      <w:pPr>
        <w:rPr>
          <w:color w:val="000000" w:themeColor="text1"/>
          <w:u w:val="single"/>
        </w:rPr>
      </w:pPr>
      <w:r>
        <w:rPr>
          <w:color w:val="000000" w:themeColor="text1"/>
          <w:u w:val="single"/>
        </w:rPr>
        <w:t xml:space="preserve">2.2 </w:t>
      </w:r>
      <w:r w:rsidR="00A841BF" w:rsidRPr="00712700">
        <w:rPr>
          <w:color w:val="000000" w:themeColor="text1"/>
          <w:u w:val="single"/>
        </w:rPr>
        <w:t>Efficacy</w:t>
      </w:r>
    </w:p>
    <w:p w14:paraId="0A9EF43C" w14:textId="08FCE84C" w:rsidR="00A841BF" w:rsidRDefault="007863B6" w:rsidP="00993B6E">
      <w:pPr>
        <w:ind w:firstLine="360"/>
      </w:pPr>
      <w:r>
        <w:t>T</w:t>
      </w:r>
      <w:r w:rsidR="00A841BF" w:rsidRPr="002E789B">
        <w:t xml:space="preserve">he second task of a P2 trial is to begin to evaluate whether the drug </w:t>
      </w:r>
      <w:r w:rsidR="009C261F">
        <w:t>has promise for treating a</w:t>
      </w:r>
      <w:r w:rsidR="00A841BF" w:rsidRPr="002E789B">
        <w:t xml:space="preserve"> condition. Ideally, these trials would use clinical endpoints so that researchers </w:t>
      </w:r>
      <w:r w:rsidR="00B14C4E">
        <w:t>could</w:t>
      </w:r>
      <w:r w:rsidR="00A841BF" w:rsidRPr="002E789B">
        <w:t xml:space="preserve"> determine </w:t>
      </w:r>
      <w:r w:rsidR="00A841BF" w:rsidRPr="002E789B">
        <w:lastRenderedPageBreak/>
        <w:t xml:space="preserve">if the treatment </w:t>
      </w:r>
      <w:r w:rsidR="00623456">
        <w:t>impacts</w:t>
      </w:r>
      <w:r w:rsidR="00A841BF" w:rsidRPr="002E789B">
        <w:t xml:space="preserve"> the </w:t>
      </w:r>
      <w:r w:rsidR="00575A1D">
        <w:t>illness course</w:t>
      </w:r>
      <w:r w:rsidR="00575A1D" w:rsidRPr="002E789B">
        <w:t xml:space="preserve"> </w:t>
      </w:r>
      <w:commentRangeStart w:id="11"/>
      <w:commentRangeEnd w:id="11"/>
      <w:r w:rsidR="009C261F">
        <w:rPr>
          <w:rStyle w:val="CommentReference"/>
        </w:rPr>
        <w:commentReference w:id="11"/>
      </w:r>
      <w:r w:rsidR="00A841BF" w:rsidRPr="002E789B">
        <w:t>of patients with the condition.</w:t>
      </w:r>
      <w:r w:rsidR="00021B8E">
        <w:t xml:space="preserve"> However, in</w:t>
      </w:r>
      <w:r w:rsidR="00A841BF" w:rsidRPr="002E789B">
        <w:t xml:space="preserve"> some chronic </w:t>
      </w:r>
      <w:r w:rsidR="0023250A">
        <w:t>neurologic</w:t>
      </w:r>
      <w:r w:rsidR="00A841BF" w:rsidRPr="002E789B">
        <w:t xml:space="preserve"> disease</w:t>
      </w:r>
      <w:r w:rsidR="00021B8E">
        <w:t>s</w:t>
      </w:r>
      <w:r w:rsidR="00A841BF" w:rsidRPr="002E789B">
        <w:t xml:space="preserve">, </w:t>
      </w:r>
      <w:r w:rsidR="009C261F">
        <w:t>using</w:t>
      </w:r>
      <w:r w:rsidR="009C261F" w:rsidRPr="002E789B">
        <w:t xml:space="preserve"> </w:t>
      </w:r>
      <w:r w:rsidR="00A841BF" w:rsidRPr="002E789B">
        <w:t xml:space="preserve">clinical </w:t>
      </w:r>
      <w:r w:rsidR="009C261F">
        <w:t>outcomes to measure efficacy</w:t>
      </w:r>
      <w:r w:rsidR="009C261F" w:rsidRPr="002E789B">
        <w:t xml:space="preserve"> </w:t>
      </w:r>
      <w:r w:rsidR="00A841BF" w:rsidRPr="002E789B">
        <w:t xml:space="preserve">would </w:t>
      </w:r>
      <w:r w:rsidR="00623456">
        <w:t>significantly prolong clinical trial duration</w:t>
      </w:r>
      <w:r w:rsidR="00FC432B">
        <w:t xml:space="preserve"> or demand large sample sizes</w:t>
      </w:r>
      <w:r w:rsidR="009C261F">
        <w:t>, thus defeating the purpose of P2 evaluation</w:t>
      </w:r>
      <w:r w:rsidR="00FC432B" w:rsidRPr="002E789B">
        <w:t>.</w:t>
      </w:r>
      <w:r w:rsidR="00FC432B" w:rsidRPr="002E789B">
        <w:fldChar w:fldCharType="begin"/>
      </w:r>
      <w:r w:rsidR="009961A4">
        <w:instrText xml:space="preserve"> ADDIN ZOTERO_ITEM CSL_CITATION {"citationID":"gQM40GVP","properties":{"formattedCitation":"\\super 28,29,43,51\\nosupersub{}","plainCitation":"28,29,43,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FC432B" w:rsidRPr="002E789B">
        <w:fldChar w:fldCharType="separate"/>
      </w:r>
      <w:r w:rsidR="009961A4" w:rsidRPr="009961A4">
        <w:rPr>
          <w:vertAlign w:val="superscript"/>
        </w:rPr>
        <w:t>28,29,43,51</w:t>
      </w:r>
      <w:r w:rsidR="00FC432B" w:rsidRPr="002E789B">
        <w:fldChar w:fldCharType="end"/>
      </w:r>
      <w:r w:rsidR="004563EB">
        <w:t xml:space="preserve"> </w:t>
      </w:r>
      <w:r w:rsidR="004563EB" w:rsidRPr="002E789B">
        <w:t xml:space="preserve">In these cases, </w:t>
      </w:r>
      <w:r w:rsidR="004563EB">
        <w:t>P</w:t>
      </w:r>
      <w:r w:rsidR="004563EB" w:rsidRPr="002E789B">
        <w:t xml:space="preserve">2 trials may </w:t>
      </w:r>
      <w:r w:rsidR="004563EB">
        <w:t>use</w:t>
      </w:r>
      <w:r w:rsidR="004563EB" w:rsidRPr="002E789B">
        <w:t xml:space="preserve"> endpoints that are surrogates for the clinical outcomes</w:t>
      </w:r>
      <w:r w:rsidR="004563EB">
        <w:t>.</w:t>
      </w:r>
      <w:r w:rsidR="004563EB" w:rsidRPr="002E789B">
        <w:fldChar w:fldCharType="begin"/>
      </w:r>
      <w:r w:rsidR="004563EB">
        <w:instrText xml:space="preserve"> ADDIN ZOTERO_ITEM CSL_CITATION {"citationID":"bkWP9dhI","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4563EB" w:rsidRPr="002E789B">
        <w:fldChar w:fldCharType="separate"/>
      </w:r>
      <w:r w:rsidR="004563EB" w:rsidRPr="009961A4">
        <w:rPr>
          <w:vertAlign w:val="superscript"/>
        </w:rPr>
        <w:t>3,34</w:t>
      </w:r>
      <w:r w:rsidR="004563EB" w:rsidRPr="002E789B">
        <w:fldChar w:fldCharType="end"/>
      </w:r>
      <w:r w:rsidR="00993B6E">
        <w:t xml:space="preserve"> F</w:t>
      </w:r>
      <w:r w:rsidR="00115CD2" w:rsidRPr="000C023A">
        <w:t>or example</w:t>
      </w:r>
      <w:r w:rsidR="005E5C3F" w:rsidRPr="000C023A">
        <w:t>,</w:t>
      </w:r>
      <w:r w:rsidR="005E5C3F">
        <w:t xml:space="preserve"> a useful endpoint to investigate treatments for patients with RMS is annualized relapse rate</w:t>
      </w:r>
      <w:r w:rsidR="000C023A">
        <w:t>, but</w:t>
      </w:r>
      <w:r w:rsidR="005E5C3F">
        <w:t xml:space="preserve"> </w:t>
      </w:r>
      <w:r w:rsidR="000C023A">
        <w:t>t</w:t>
      </w:r>
      <w:r w:rsidR="005E5C3F">
        <w:t>his endpoint typically</w:t>
      </w:r>
      <w:r w:rsidR="000C023A">
        <w:t xml:space="preserve"> takes years to measure. </w:t>
      </w:r>
      <w:r w:rsidR="004563EB">
        <w:t xml:space="preserve">Researchers instead use MRI measures of lesions to evaluate disease progression much quicker. Endpoints such as these </w:t>
      </w:r>
      <w:r w:rsidR="00115CD2">
        <w:t xml:space="preserve">can be </w:t>
      </w:r>
      <w:r w:rsidR="00A841BF">
        <w:t>powerful when validated</w:t>
      </w:r>
      <w:r w:rsidR="008C6BDD">
        <w:t xml:space="preserve"> because of their ability to decrease trial </w:t>
      </w:r>
      <w:r w:rsidR="00115CD2">
        <w:t>duration</w:t>
      </w:r>
      <w:r w:rsidR="00FC432B">
        <w:t xml:space="preserve"> or sample size</w:t>
      </w:r>
      <w:r w:rsidR="00A841BF">
        <w:t>.</w:t>
      </w:r>
      <w:r w:rsidR="00A841BF">
        <w:fldChar w:fldCharType="begin"/>
      </w:r>
      <w:r w:rsidR="009961A4">
        <w:instrText xml:space="preserve"> ADDIN ZOTERO_ITEM CSL_CITATION {"citationID":"a6u4g9srr","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9961A4" w:rsidRPr="009961A4">
        <w:rPr>
          <w:vertAlign w:val="superscript"/>
        </w:rPr>
        <w:t>38</w:t>
      </w:r>
      <w:r w:rsidR="00A841BF">
        <w:fldChar w:fldCharType="end"/>
      </w:r>
      <w:r w:rsidR="00993B6E">
        <w:t xml:space="preserve"> </w:t>
      </w:r>
      <w:r w:rsidR="00993B6E" w:rsidRPr="00843F8A">
        <w:rPr>
          <w:highlight w:val="yellow"/>
        </w:rPr>
        <w:t xml:space="preserve">BAD aspects about surrogates-not </w:t>
      </w:r>
      <w:proofErr w:type="spellStart"/>
      <w:r w:rsidR="00993B6E" w:rsidRPr="00843F8A">
        <w:rPr>
          <w:highlight w:val="yellow"/>
        </w:rPr>
        <w:t>validatied</w:t>
      </w:r>
      <w:proofErr w:type="spellEnd"/>
      <w:r w:rsidR="00A841BF" w:rsidRPr="002E789B">
        <w:t xml:space="preserve"> </w:t>
      </w:r>
      <w:r w:rsidR="00993B6E">
        <w:t xml:space="preserve">Surrogate </w:t>
      </w:r>
      <w:commentRangeStart w:id="12"/>
      <w:commentRangeEnd w:id="12"/>
      <w:r w:rsidR="009C261F">
        <w:rPr>
          <w:rStyle w:val="CommentReference"/>
        </w:rPr>
        <w:commentReference w:id="12"/>
      </w:r>
      <w:r w:rsidR="005E5C3F">
        <w:t>endpoint</w:t>
      </w:r>
      <w:r w:rsidR="00FC432B">
        <w:t>s</w:t>
      </w:r>
      <w:r w:rsidR="005E5C3F">
        <w:t xml:space="preserve"> are </w:t>
      </w:r>
      <w:r w:rsidR="000863E0">
        <w:t xml:space="preserve">especially </w:t>
      </w:r>
      <w:r>
        <w:t xml:space="preserve">widespread </w:t>
      </w:r>
      <w:r w:rsidR="000863E0">
        <w:t xml:space="preserve">in </w:t>
      </w:r>
      <w:r w:rsidR="00ED6407">
        <w:t>Alzheimer’s</w:t>
      </w:r>
      <w:r w:rsidR="005E5C3F">
        <w:t xml:space="preserve"> drug</w:t>
      </w:r>
      <w:r w:rsidR="000863E0">
        <w:t xml:space="preserve"> development, where the lack of </w:t>
      </w:r>
      <w:r w:rsidR="00CA08D3">
        <w:t>validated surrogate</w:t>
      </w:r>
      <w:r w:rsidR="000863E0">
        <w:t xml:space="preserve"> </w:t>
      </w:r>
      <w:r w:rsidR="005E5C3F">
        <w:t xml:space="preserve">endpoints </w:t>
      </w:r>
      <w:r w:rsidR="00CA08D3">
        <w:t>to use in</w:t>
      </w:r>
      <w:r w:rsidR="000863E0">
        <w:t xml:space="preserve"> P2 trials</w:t>
      </w:r>
      <w:r w:rsidR="002579E1">
        <w:t xml:space="preserve"> </w:t>
      </w:r>
      <w:r w:rsidR="00ED6407">
        <w:t>has</w:t>
      </w:r>
      <w:r w:rsidR="000863E0">
        <w:t xml:space="preserve"> </w:t>
      </w:r>
      <w:r w:rsidR="00CA08D3">
        <w:t>led</w:t>
      </w:r>
      <w:r w:rsidR="000863E0">
        <w:t xml:space="preserve"> </w:t>
      </w:r>
      <w:r w:rsidR="00CA08D3">
        <w:t>to the initiation of</w:t>
      </w:r>
      <w:r w:rsidR="000863E0">
        <w:t xml:space="preserve"> </w:t>
      </w:r>
      <w:r w:rsidR="00F324BA">
        <w:t>P3</w:t>
      </w:r>
      <w:r w:rsidR="000863E0">
        <w:t xml:space="preserve"> trials without any indication that there is a clinical </w:t>
      </w:r>
      <w:r w:rsidR="00ED6407">
        <w:t>effect</w:t>
      </w:r>
      <w:r w:rsidR="00CA08D3">
        <w:t>.</w:t>
      </w:r>
      <w:r w:rsidR="0077148A">
        <w:fldChar w:fldCharType="begin"/>
      </w:r>
      <w:r w:rsidR="009961A4">
        <w:instrText xml:space="preserve"> ADDIN ZOTERO_ITEM CSL_CITATION {"citationID":"a21cqi93ivi","properties":{"formattedCitation":"\\super 35\\nosupersub{}","plainCitation":"35","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9961A4" w:rsidRPr="009961A4">
        <w:rPr>
          <w:vertAlign w:val="superscript"/>
        </w:rPr>
        <w:t>35</w:t>
      </w:r>
      <w:r w:rsidR="0077148A">
        <w:fldChar w:fldCharType="end"/>
      </w:r>
      <w:r w:rsidR="00F324BA">
        <w:t xml:space="preserve"> </w:t>
      </w:r>
      <w:r w:rsidR="004563EB">
        <w:t>Some commentators argue that r</w:t>
      </w:r>
      <w:r w:rsidR="0077148A">
        <w:t>eliance on these endpoints</w:t>
      </w:r>
      <w:r w:rsidR="00F324BA">
        <w:t xml:space="preserve"> </w:t>
      </w:r>
      <w:r w:rsidR="0077148A">
        <w:t>may</w:t>
      </w:r>
      <w:r w:rsidR="00B14C4E">
        <w:t xml:space="preserve"> have played a role in recent non-positive P3 trial results for </w:t>
      </w:r>
      <w:r w:rsidR="000863E0">
        <w:t>Semagacestat</w:t>
      </w:r>
      <w:r w:rsidR="008B7857">
        <w:fldChar w:fldCharType="begin"/>
      </w:r>
      <w:r w:rsidR="009961A4">
        <w:instrText xml:space="preserve"> ADDIN ZOTERO_ITEM CSL_CITATION {"citationID":"anv13hpp5c","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9961A4" w:rsidRPr="009961A4">
        <w:rPr>
          <w:vertAlign w:val="superscript"/>
        </w:rPr>
        <w:t>37</w:t>
      </w:r>
      <w:r w:rsidR="008B7857">
        <w:fldChar w:fldCharType="end"/>
      </w:r>
      <w:r w:rsidR="007E1AA4">
        <w:t xml:space="preserve"> and Solanezumab</w:t>
      </w:r>
      <w:r w:rsidR="007E1AA4">
        <w:fldChar w:fldCharType="begin"/>
      </w:r>
      <w:r w:rsidR="009961A4">
        <w:instrText xml:space="preserve"> ADDIN ZOTERO_ITEM CSL_CITATION {"citationID":"a2dtgjtv47c","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9961A4" w:rsidRPr="009961A4">
        <w:rPr>
          <w:vertAlign w:val="superscript"/>
        </w:rPr>
        <w:t>30</w:t>
      </w:r>
      <w:r w:rsidR="007E1AA4">
        <w:fldChar w:fldCharType="end"/>
      </w:r>
      <w:r w:rsidR="00B14C4E">
        <w:t xml:space="preserve"> in Alzheimer’s disease.</w:t>
      </w:r>
      <w:r w:rsidR="008B7857">
        <w:t xml:space="preserve"> </w:t>
      </w:r>
    </w:p>
    <w:p w14:paraId="0A42FDCD" w14:textId="7E8B3C68" w:rsidR="00BC72AF"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w:t>
      </w:r>
      <w:r w:rsidR="00B14C4E">
        <w:t xml:space="preserve">or surrogate </w:t>
      </w:r>
      <w:r w:rsidR="00C72332">
        <w:t xml:space="preserve">efficacy is </w:t>
      </w:r>
      <w:r w:rsidR="00ED6407">
        <w:t>often not</w:t>
      </w:r>
      <w:r w:rsidR="00C72332">
        <w:t xml:space="preserve"> the </w:t>
      </w:r>
      <w:r w:rsidR="00623456">
        <w:t>primary</w:t>
      </w:r>
      <w:r w:rsidR="00C72332">
        <w:t xml:space="preserve"> goal of P2 trials</w:t>
      </w:r>
      <w:r w:rsidR="00F203AB">
        <w:t xml:space="preserve"> in neurology</w:t>
      </w:r>
      <w:r w:rsidR="00623456">
        <w:t>.</w:t>
      </w:r>
      <w:r w:rsidR="00C72332">
        <w:fldChar w:fldCharType="begin"/>
      </w:r>
      <w:r w:rsidR="009961A4">
        <w:instrText xml:space="preserve"> ADDIN ZOTERO_ITEM CSL_CITATION {"citationID":"a2m44nn3nsh","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9961A4" w:rsidRPr="009961A4">
        <w:rPr>
          <w:vertAlign w:val="superscript"/>
        </w:rPr>
        <w:t>28</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116BF8">
        <w:t xml:space="preserve">. Proof of concept may </w:t>
      </w:r>
      <w:r w:rsidR="008C6BDD">
        <w:t>be a vital</w:t>
      </w:r>
      <w:r w:rsidR="0077148A">
        <w:t xml:space="preserve"> </w:t>
      </w:r>
      <w:r w:rsidR="00837FFB">
        <w:t xml:space="preserve">minimum level of </w:t>
      </w:r>
      <w:r w:rsidR="00CB0A8D">
        <w:t xml:space="preserve">efficacy </w:t>
      </w:r>
      <w:r w:rsidR="00837FFB">
        <w:t>to show in early trials</w:t>
      </w:r>
      <w:r w:rsidR="008C6BDD">
        <w:t>.</w:t>
      </w:r>
      <w:r w:rsidR="007875E1">
        <w:fldChar w:fldCharType="begin"/>
      </w:r>
      <w:r w:rsidR="009961A4">
        <w:instrText xml:space="preserve"> ADDIN ZOTERO_ITEM CSL_CITATION {"citationID":"a1cv1b8a68k","properties":{"formattedCitation":"\\super 52\\uc0\\u8211{}54\\nosupersub{}","plainCitation":"52–54","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7875E1">
        <w:fldChar w:fldCharType="separate"/>
      </w:r>
      <w:r w:rsidR="009961A4" w:rsidRPr="009961A4">
        <w:rPr>
          <w:vertAlign w:val="superscript"/>
        </w:rPr>
        <w:t>52–54</w:t>
      </w:r>
      <w:r w:rsidR="007875E1">
        <w:fldChar w:fldCharType="end"/>
      </w:r>
      <w:r w:rsidR="007875E1" w:rsidRPr="002E789B">
        <w:t xml:space="preserve"> </w:t>
      </w:r>
      <w:r w:rsidR="00A841BF" w:rsidRPr="002E789B">
        <w:t xml:space="preserve">For example, </w:t>
      </w:r>
      <w:r w:rsidR="00582832">
        <w:t>several P3 trials</w:t>
      </w:r>
      <w:r w:rsidR="007863B6">
        <w:t xml:space="preserve"> </w:t>
      </w:r>
      <w:r w:rsidR="00BC72AF">
        <w:t>were</w:t>
      </w:r>
      <w:r w:rsidR="007863B6">
        <w:t xml:space="preserve"> </w:t>
      </w:r>
      <w:r w:rsidR="00582832">
        <w:t xml:space="preserve">initiated for treatments in </w:t>
      </w:r>
      <w:r w:rsidR="00BC72AF">
        <w:t>a</w:t>
      </w:r>
      <w:r w:rsidR="00BC72AF" w:rsidRPr="00BC72AF">
        <w:t>myotrophic lateral sclerosis</w:t>
      </w:r>
      <w:r w:rsidR="00582832">
        <w:fldChar w:fldCharType="begin"/>
      </w:r>
      <w:r w:rsidR="009961A4">
        <w:instrText xml:space="preserve"> ADDIN ZOTERO_ITEM CSL_CITATION {"citationID":"a12lb7qa1qq","properties":{"formattedCitation":"\\super 55\\nosupersub{}","plainCitation":"55","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9961A4" w:rsidRPr="009961A4">
        <w:rPr>
          <w:vertAlign w:val="superscript"/>
        </w:rPr>
        <w:t>55</w:t>
      </w:r>
      <w:r w:rsidR="00582832">
        <w:fldChar w:fldCharType="end"/>
      </w:r>
      <w:r w:rsidR="00582832">
        <w:t xml:space="preserve"> and </w:t>
      </w:r>
      <w:r w:rsidR="00BC72AF">
        <w:t>Alzheimer’s disease</w:t>
      </w:r>
      <w:r w:rsidR="00582832" w:rsidRPr="002E789B">
        <w:fldChar w:fldCharType="begin"/>
      </w:r>
      <w:r w:rsidR="009961A4">
        <w:instrText xml:space="preserve"> ADDIN ZOTERO_ITEM CSL_CITATION {"citationID":"a1ne8maa4q","properties":{"formattedCitation":"\\super 56\\nosupersub{}","plainCitation":"56","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9961A4" w:rsidRPr="009961A4">
        <w:rPr>
          <w:vertAlign w:val="superscript"/>
        </w:rPr>
        <w:t>56</w:t>
      </w:r>
      <w:r w:rsidR="00582832" w:rsidRPr="002E789B">
        <w:fldChar w:fldCharType="end"/>
      </w:r>
      <w:r w:rsidR="00582832">
        <w:t xml:space="preserve"> </w:t>
      </w:r>
      <w:r w:rsidR="007863B6">
        <w:t>without</w:t>
      </w:r>
      <w:r w:rsidR="00582832">
        <w:t xml:space="preserve"> show</w:t>
      </w:r>
      <w:r w:rsidR="007863B6">
        <w:t>ing</w:t>
      </w:r>
      <w:r w:rsidR="00582832">
        <w:t xml:space="preserve"> </w:t>
      </w:r>
      <w:r w:rsidR="00582832" w:rsidRPr="002E789B">
        <w:t>proof of concept</w:t>
      </w:r>
      <w:r w:rsidR="00582832" w:rsidRPr="00582832">
        <w:t xml:space="preserve"> </w:t>
      </w:r>
      <w:r w:rsidR="00582832">
        <w:t>before initiation</w:t>
      </w:r>
      <w:r w:rsidR="007863B6">
        <w:t xml:space="preserve">, and </w:t>
      </w:r>
      <w:r w:rsidR="00582832">
        <w:t>were ultimately non-</w:t>
      </w:r>
      <w:commentRangeStart w:id="13"/>
      <w:r w:rsidR="00582832">
        <w:t>positive</w:t>
      </w:r>
      <w:commentRangeEnd w:id="13"/>
      <w:r w:rsidR="006B44B0">
        <w:rPr>
          <w:rStyle w:val="CommentReference"/>
        </w:rPr>
        <w:commentReference w:id="13"/>
      </w:r>
      <w:r w:rsidR="00582832">
        <w:t>.</w:t>
      </w:r>
      <w:r w:rsidR="00915521">
        <w:t xml:space="preserve"> </w:t>
      </w:r>
    </w:p>
    <w:p w14:paraId="5C33DE0A" w14:textId="77777777" w:rsidR="0097021A" w:rsidRDefault="0097021A" w:rsidP="00A841BF">
      <w:pPr>
        <w:rPr>
          <w:color w:val="000000" w:themeColor="text1"/>
          <w:u w:val="single"/>
        </w:rPr>
      </w:pPr>
    </w:p>
    <w:p w14:paraId="31049B11" w14:textId="0EDA5B85" w:rsidR="00A841BF" w:rsidRPr="00712700" w:rsidRDefault="00ED7565" w:rsidP="00A841BF">
      <w:pPr>
        <w:rPr>
          <w:color w:val="000000" w:themeColor="text1"/>
          <w:u w:val="single"/>
        </w:rPr>
      </w:pPr>
      <w:r>
        <w:rPr>
          <w:color w:val="000000" w:themeColor="text1"/>
          <w:u w:val="single"/>
        </w:rPr>
        <w:t xml:space="preserve">2.3 </w:t>
      </w:r>
      <w:r w:rsidR="00712700">
        <w:rPr>
          <w:color w:val="000000" w:themeColor="text1"/>
          <w:u w:val="single"/>
        </w:rPr>
        <w:t>Relevant patient p</w:t>
      </w:r>
      <w:r w:rsidR="00A841BF" w:rsidRPr="00712700">
        <w:rPr>
          <w:color w:val="000000" w:themeColor="text1"/>
          <w:u w:val="single"/>
        </w:rPr>
        <w:t>opulation</w:t>
      </w:r>
      <w:r w:rsidR="00712700">
        <w:rPr>
          <w:color w:val="000000" w:themeColor="text1"/>
          <w:u w:val="single"/>
        </w:rPr>
        <w:t>s</w:t>
      </w:r>
    </w:p>
    <w:p w14:paraId="176B64D2" w14:textId="082820C8"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w:t>
      </w:r>
      <w:r w:rsidR="00FC432B">
        <w:t xml:space="preserve">of disease presentation and baseline characteristics </w:t>
      </w:r>
      <w:r w:rsidR="003F7E8D">
        <w:t xml:space="preserve">between patients </w:t>
      </w:r>
      <w:r w:rsidR="00CB0A8D">
        <w:t>with</w:t>
      </w:r>
      <w:r w:rsidR="003F7E8D">
        <w:t xml:space="preserve"> the same condition, </w:t>
      </w:r>
      <w:r w:rsidR="00F743AE">
        <w:t xml:space="preserve">such as differences in patients’ </w:t>
      </w:r>
      <w:r w:rsidR="003F7E8D">
        <w:t>line of treatment, subgroup disease classification, genetic status,</w:t>
      </w:r>
      <w:r w:rsidR="00F743AE">
        <w:t xml:space="preserve"> </w:t>
      </w:r>
      <w:r w:rsidR="003D5608">
        <w:t xml:space="preserve">and </w:t>
      </w:r>
      <w:r w:rsidR="00F743AE">
        <w:t>disease</w:t>
      </w:r>
      <w:r w:rsidR="003F7E8D">
        <w:t xml:space="preserve"> severity.</w:t>
      </w:r>
      <w:r w:rsidR="003F7E8D">
        <w:fldChar w:fldCharType="begin"/>
      </w:r>
      <w:r w:rsidR="009961A4">
        <w:instrText xml:space="preserve"> ADDIN ZOTERO_ITEM CSL_CITATION {"citationID":"acor5ps3rg","properties":{"formattedCitation":"\\super 12,57\\nosupersub{}","plainCitation":"12,57","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61A4" w:rsidRPr="009961A4">
        <w:rPr>
          <w:vertAlign w:val="superscript"/>
        </w:rPr>
        <w:t>12,57</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3D5608">
        <w:t>However, t</w:t>
      </w:r>
      <w:r w:rsidR="0097021A">
        <w:t>his</w:t>
      </w:r>
      <w:r w:rsidR="003D5608">
        <w:t xml:space="preserve"> practice</w:t>
      </w:r>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r w:rsidR="00F743AE">
        <w:t>,</w:t>
      </w:r>
      <w:r w:rsidR="004B1EED">
        <w:t xml:space="preserve"> the prior safety evidence</w:t>
      </w:r>
      <w:r w:rsidR="00F743AE">
        <w:t xml:space="preserve"> may </w:t>
      </w:r>
      <w:r w:rsidR="003D5608">
        <w:t>not indicate how patients with more severe disease will respond</w:t>
      </w:r>
      <w:r w:rsidR="00915521">
        <w:t>.</w:t>
      </w:r>
      <w:r w:rsidRPr="002E789B">
        <w:fldChar w:fldCharType="begin"/>
      </w:r>
      <w:r w:rsidR="009961A4">
        <w:instrText xml:space="preserve"> ADDIN ZOTERO_ITEM CSL_CITATION {"citationID":"Dk7YxtAM","properties":{"formattedCitation":"\\super 36,41\\nosupersub{}","plainCitation":"36,4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9961A4" w:rsidRPr="009961A4">
        <w:rPr>
          <w:vertAlign w:val="superscript"/>
        </w:rPr>
        <w:t>36,41</w:t>
      </w:r>
      <w:r w:rsidRPr="002E789B">
        <w:fldChar w:fldCharType="end"/>
      </w:r>
      <w:r w:rsidR="00623456">
        <w:t xml:space="preserve"> </w:t>
      </w:r>
      <w:r w:rsidR="00103154">
        <w:t>Nevertheless</w:t>
      </w:r>
      <w:r w:rsidR="00623456">
        <w:t>,</w:t>
      </w:r>
      <w:r w:rsidR="00FC0AAC">
        <w:t xml:space="preserve"> </w:t>
      </w:r>
      <w:r w:rsidR="003D5608">
        <w:t>broad</w:t>
      </w:r>
      <w:r w:rsidR="00103154">
        <w:t>en</w:t>
      </w:r>
      <w:r w:rsidR="003D5608">
        <w:t>ing</w:t>
      </w:r>
      <w:r w:rsidR="00103154">
        <w:t xml:space="preserve"> the population</w:t>
      </w:r>
      <w:r w:rsidR="003D5608" w:rsidRPr="002E789B">
        <w:t xml:space="preserve"> </w:t>
      </w:r>
      <w:r w:rsidRPr="002E789B">
        <w:t xml:space="preserve">may be necessary to ensure that patients </w:t>
      </w:r>
      <w:r w:rsidR="00103154">
        <w:t xml:space="preserve">beyond a restrictive trial population </w:t>
      </w:r>
      <w:r w:rsidRPr="002E789B">
        <w:t xml:space="preserve">can benefit from </w:t>
      </w:r>
      <w:r w:rsidR="00103154">
        <w:t>a later</w:t>
      </w:r>
      <w:r w:rsidR="00103154" w:rsidRPr="002E789B">
        <w:t xml:space="preserve"> </w:t>
      </w:r>
      <w:r w:rsidRPr="002E789B">
        <w:t>approval.</w:t>
      </w:r>
      <w:r w:rsidRPr="002E789B">
        <w:fldChar w:fldCharType="begin"/>
      </w:r>
      <w:r w:rsidR="009961A4">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FC0AAC">
        <w:t xml:space="preserve">Alternatively, </w:t>
      </w:r>
      <w:r w:rsidR="00966853">
        <w:t xml:space="preserve">investigators </w:t>
      </w:r>
      <w:r w:rsidR="00FC0AAC">
        <w:t xml:space="preserve">can further restrict a population from a P2 </w:t>
      </w:r>
      <w:r w:rsidR="00915521">
        <w:t xml:space="preserve">trial </w:t>
      </w:r>
      <w:r w:rsidR="00FC0AAC">
        <w:t>using evidence from subgroups. However</w:t>
      </w:r>
      <w:r w:rsidR="00FC0AAC" w:rsidRPr="002E789B">
        <w:t>, extrapolation from subgroup population</w:t>
      </w:r>
      <w:r w:rsidR="00103154">
        <w:t xml:space="preserve">s </w:t>
      </w:r>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9961A4">
        <w:instrText xml:space="preserve"> ADDIN ZOTERO_ITEM CSL_CITATION {"citationID":"a1jc6vt85nr","properties":{"formattedCitation":"\\super 14,51,54\\nosupersub{}","plainCitation":"14,51,5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FC0AAC" w:rsidRPr="002E789B">
        <w:fldChar w:fldCharType="separate"/>
      </w:r>
      <w:r w:rsidR="009961A4" w:rsidRPr="009961A4">
        <w:rPr>
          <w:vertAlign w:val="superscript"/>
        </w:rPr>
        <w:t>14,51,54</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9961A4">
        <w:instrText xml:space="preserve"> ADDIN ZOTERO_ITEM CSL_CITATION {"citationID":"asrnghbjq","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9961A4" w:rsidRPr="009961A4">
        <w:rPr>
          <w:vertAlign w:val="superscript"/>
        </w:rPr>
        <w:t>30</w:t>
      </w:r>
      <w:r w:rsidR="00FC0AAC" w:rsidRPr="002E789B">
        <w:fldChar w:fldCharType="end"/>
      </w:r>
      <w:r w:rsidR="00FC0AAC">
        <w:t xml:space="preserve"> PMS</w:t>
      </w:r>
      <w:r w:rsidR="00915521">
        <w:t>,</w:t>
      </w:r>
      <w:r w:rsidR="00FC0AAC">
        <w:fldChar w:fldCharType="begin"/>
      </w:r>
      <w:r w:rsidR="009961A4">
        <w:instrText xml:space="preserve"> ADDIN ZOTERO_ITEM CSL_CITATION {"citationID":"a26clmt4ksg","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9961A4" w:rsidRPr="009961A4">
        <w:rPr>
          <w:vertAlign w:val="superscript"/>
        </w:rPr>
        <w:t>29</w:t>
      </w:r>
      <w:r w:rsidR="00FC0AAC">
        <w:fldChar w:fldCharType="end"/>
      </w:r>
      <w:r w:rsidR="00FC0AAC" w:rsidRPr="002E789B">
        <w:t xml:space="preserve"> and AD</w:t>
      </w:r>
      <w:r w:rsidR="00FC0AAC">
        <w:t>.</w:t>
      </w:r>
      <w:r w:rsidR="00FC0AAC" w:rsidRPr="002E789B">
        <w:fldChar w:fldCharType="begin"/>
      </w:r>
      <w:r w:rsidR="009961A4">
        <w:instrText xml:space="preserve"> ADDIN ZOTERO_ITEM CSL_CITATION {"citationID":"aipi4aed72","properties":{"formattedCitation":"\\super 30,51\\nosupersub{}","plainCitation":"30,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9961A4" w:rsidRPr="009961A4">
        <w:rPr>
          <w:vertAlign w:val="superscript"/>
        </w:rPr>
        <w:t>30,51</w:t>
      </w:r>
      <w:r w:rsidR="00FC0AAC" w:rsidRPr="002E789B">
        <w:fldChar w:fldCharType="end"/>
      </w:r>
      <w:r w:rsidR="00FC0AAC">
        <w:t xml:space="preserve"> </w:t>
      </w:r>
    </w:p>
    <w:p w14:paraId="4821F7A8" w14:textId="77777777" w:rsidR="00036A14" w:rsidRDefault="00036A14" w:rsidP="00F85B4A">
      <w:pPr>
        <w:spacing w:after="30"/>
        <w:ind w:firstLine="360"/>
      </w:pPr>
    </w:p>
    <w:p w14:paraId="3AA82EE1" w14:textId="65EC0B74" w:rsidR="00036A14" w:rsidRPr="00036A14" w:rsidRDefault="00036A14" w:rsidP="00036A14">
      <w:pPr>
        <w:spacing w:after="30"/>
        <w:rPr>
          <w:u w:val="single"/>
        </w:rPr>
      </w:pPr>
      <w:r>
        <w:rPr>
          <w:u w:val="single"/>
        </w:rPr>
        <w:t xml:space="preserve">2.4 </w:t>
      </w:r>
      <w:r w:rsidR="0039143C">
        <w:rPr>
          <w:u w:val="single"/>
        </w:rPr>
        <w:t xml:space="preserve">Deciding to initiate a P3 </w:t>
      </w:r>
      <w:proofErr w:type="gramStart"/>
      <w:r w:rsidR="00575A1D">
        <w:rPr>
          <w:u w:val="single"/>
        </w:rPr>
        <w:t>trial</w:t>
      </w:r>
      <w:proofErr w:type="gramEnd"/>
    </w:p>
    <w:p w14:paraId="3E4F35EF" w14:textId="6C45D5F3" w:rsidR="005C7A1C" w:rsidRDefault="005C7A1C" w:rsidP="005C7A1C">
      <w:pPr>
        <w:ind w:firstLine="360"/>
      </w:pPr>
      <w:r>
        <w:t xml:space="preserve">Information on these variables (especially efficacy) </w:t>
      </w:r>
      <w:r w:rsidR="005171AC">
        <w:t xml:space="preserve">in P2 trials </w:t>
      </w:r>
      <w:r>
        <w:t>can help guide</w:t>
      </w:r>
      <w:r w:rsidRPr="00585A05">
        <w:t xml:space="preserve"> </w:t>
      </w:r>
      <w:r>
        <w:t>“go/no-go” decisions for further testing in order to limit waste in drug development.</w:t>
      </w:r>
      <w:r>
        <w:fldChar w:fldCharType="begin"/>
      </w:r>
      <w:r w:rsidR="009961A4">
        <w:instrText xml:space="preserve"> ADDIN ZOTERO_ITEM CSL_CITATION {"citationID":"a622h4mhdi","properties":{"formattedCitation":"\\super 12,53\\nosupersub{}","plainCitation":"12,5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009961A4" w:rsidRPr="009961A4">
        <w:rPr>
          <w:vertAlign w:val="superscript"/>
        </w:rPr>
        <w:t>12,53</w:t>
      </w:r>
      <w:r>
        <w:fldChar w:fldCharType="end"/>
      </w:r>
      <w:r>
        <w:t xml:space="preserve"> For example, </w:t>
      </w:r>
      <w:r w:rsidRPr="002E789B">
        <w:t xml:space="preserve">P2 </w:t>
      </w:r>
      <w:r>
        <w:t xml:space="preserve">trials </w:t>
      </w:r>
      <w:r w:rsidRPr="002E789B">
        <w:t xml:space="preserve">can be used to weed out drugs that are not likely to be successful </w:t>
      </w:r>
      <w:r>
        <w:t>early</w:t>
      </w:r>
      <w:r w:rsidRPr="002E789B">
        <w:t xml:space="preserve"> in the development process.</w:t>
      </w:r>
      <w:r w:rsidRPr="002E789B">
        <w:fldChar w:fldCharType="begin"/>
      </w:r>
      <w:r w:rsidR="009961A4">
        <w:instrText xml:space="preserve"> ADDIN ZOTERO_ITEM CSL_CITATION {"citationID":"a14h9rv0le5","properties":{"formattedCitation":"\\super 29,51\\nosupersub{}","plainCitation":"29,51","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009961A4" w:rsidRPr="009961A4">
        <w:rPr>
          <w:vertAlign w:val="superscript"/>
        </w:rPr>
        <w:t>29,51</w:t>
      </w:r>
      <w:r w:rsidRPr="002E789B">
        <w:fldChar w:fldCharType="end"/>
      </w:r>
      <w:r w:rsidRPr="00BC72AF">
        <w:t xml:space="preserve"> </w:t>
      </w:r>
      <w:r w:rsidRPr="00BD1918">
        <w:t>One analysis from 2015 found that P3 CNS drugs were almost 50% less likely to move from the P3 trial to approval than all other indications but that P2 and P1 trials were not more likely to be “unsuccessful”. This indicates that P3 trial initiation in neurology may be ill-informed.</w:t>
      </w:r>
      <w:r w:rsidRPr="00BD1918">
        <w:fldChar w:fldCharType="begin"/>
      </w:r>
      <w:r w:rsidRPr="00BD1918">
        <w:instrText xml:space="preserve"> ADDIN ZOTERO_ITEM CSL_CITATION {"citationID":"jCkjbxpI","properties":{"formattedCitation":"\\super 58\\nosupersub{}","plainCitation":"58","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D1918">
        <w:fldChar w:fldCharType="separate"/>
      </w:r>
      <w:r w:rsidRPr="00BD1918">
        <w:rPr>
          <w:vertAlign w:val="superscript"/>
        </w:rPr>
        <w:t>58</w:t>
      </w:r>
      <w:r w:rsidRPr="00BD1918">
        <w:fldChar w:fldCharType="end"/>
      </w:r>
    </w:p>
    <w:p w14:paraId="51EA9507" w14:textId="13962DC9" w:rsidR="005C7A1C" w:rsidRDefault="005C7A1C" w:rsidP="00CE53F5">
      <w:pPr>
        <w:ind w:firstLine="360"/>
      </w:pPr>
      <w:r>
        <w:lastRenderedPageBreak/>
        <w:t xml:space="preserve">However, researchers are unclear on the type of efficacy evidence (proof of concept, surrogate, or clinical) to use as an indicator that the intervention should be brought into P3 trials in neurology. </w:t>
      </w:r>
      <w:r w:rsidR="00873C8C" w:rsidRPr="00BD1918">
        <w:t>Current g</w:t>
      </w:r>
      <w:r w:rsidR="00585A05" w:rsidRPr="00BD1918">
        <w:t>uidelines in ALS</w:t>
      </w:r>
      <w:r w:rsidR="00585A05" w:rsidRPr="00BD1918">
        <w:fldChar w:fldCharType="begin"/>
      </w:r>
      <w:r w:rsidR="009961A4">
        <w:instrText xml:space="preserve"> ADDIN ZOTERO_ITEM CSL_CITATION {"citationID":"a2k12t3o3ck","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rsidRPr="00BD1918">
        <w:fldChar w:fldCharType="separate"/>
      </w:r>
      <w:r w:rsidR="009961A4" w:rsidRPr="009961A4">
        <w:rPr>
          <w:vertAlign w:val="superscript"/>
        </w:rPr>
        <w:t>28</w:t>
      </w:r>
      <w:r w:rsidR="00585A05" w:rsidRPr="00BD1918">
        <w:fldChar w:fldCharType="end"/>
      </w:r>
      <w:r w:rsidR="00585A05" w:rsidRPr="00BD1918">
        <w:t>, PMS</w:t>
      </w:r>
      <w:r w:rsidR="00585A05" w:rsidRPr="00BD1918">
        <w:fldChar w:fldCharType="begin"/>
      </w:r>
      <w:r w:rsidR="009961A4">
        <w:instrText xml:space="preserve"> ADDIN ZOTERO_ITEM CSL_CITATION {"citationID":"a24b0404edc","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rsidRPr="00BD1918">
        <w:fldChar w:fldCharType="separate"/>
      </w:r>
      <w:r w:rsidR="009961A4" w:rsidRPr="009961A4">
        <w:rPr>
          <w:vertAlign w:val="superscript"/>
        </w:rPr>
        <w:t>29</w:t>
      </w:r>
      <w:r w:rsidR="00585A05" w:rsidRPr="00BD1918">
        <w:fldChar w:fldCharType="end"/>
      </w:r>
      <w:r w:rsidR="00585A05" w:rsidRPr="00BD1918">
        <w:t>, and AD</w:t>
      </w:r>
      <w:r w:rsidR="00585A05" w:rsidRPr="00BD1918">
        <w:fldChar w:fldCharType="begin"/>
      </w:r>
      <w:r w:rsidR="009961A4">
        <w:instrText xml:space="preserve"> ADDIN ZOTERO_ITEM CSL_CITATION {"citationID":"a1o70otg04u","properties":{"formattedCitation":"\\super 51,54\\nosupersub{}","plainCitation":"51,5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585A05" w:rsidRPr="00BD1918">
        <w:fldChar w:fldCharType="separate"/>
      </w:r>
      <w:r w:rsidR="009961A4" w:rsidRPr="009961A4">
        <w:rPr>
          <w:vertAlign w:val="superscript"/>
        </w:rPr>
        <w:t>51,54</w:t>
      </w:r>
      <w:r w:rsidR="00585A05" w:rsidRPr="00BD1918">
        <w:fldChar w:fldCharType="end"/>
      </w:r>
      <w:r w:rsidR="00585A05" w:rsidRPr="00BD1918">
        <w:t xml:space="preserve"> suggest that P3 trials can be initiated without </w:t>
      </w:r>
      <w:r w:rsidR="007F327C" w:rsidRPr="00BD1918">
        <w:t>apparent</w:t>
      </w:r>
      <w:r w:rsidR="00585A05" w:rsidRPr="00BD1918">
        <w:t xml:space="preserve"> clinical efficacy but not without proof of concept, dose information on safety, and </w:t>
      </w:r>
      <w:r w:rsidR="00BC72AF" w:rsidRPr="00BD1918">
        <w:t>a defined</w:t>
      </w:r>
      <w:r w:rsidR="00585A05" w:rsidRPr="00BD1918">
        <w:t xml:space="preserve"> population.</w:t>
      </w:r>
      <w:r w:rsidR="00DB4F41" w:rsidRPr="00BD1918">
        <w:t xml:space="preserve"> </w:t>
      </w:r>
      <w:r w:rsidR="00E13686" w:rsidRPr="00BD1918">
        <w:t>This step may be an important method of “de</w:t>
      </w:r>
      <w:r w:rsidR="00ED7565" w:rsidRPr="00BD1918">
        <w:t>-</w:t>
      </w:r>
      <w:r w:rsidR="00E13686" w:rsidRPr="00BD1918">
        <w:t>risking” the P3 trial from negative outcomes.</w:t>
      </w:r>
      <w:r w:rsidR="00E13686" w:rsidRPr="00BD1918">
        <w:fldChar w:fldCharType="begin"/>
      </w:r>
      <w:r w:rsidR="009961A4">
        <w:instrText xml:space="preserve"> ADDIN ZOTERO_ITEM CSL_CITATION {"citationID":"a1avo931a8t","properties":{"formattedCitation":"\\super 54\\nosupersub{}","plainCitation":"54","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E13686" w:rsidRPr="00BD1918">
        <w:fldChar w:fldCharType="separate"/>
      </w:r>
      <w:r w:rsidR="009961A4" w:rsidRPr="009961A4">
        <w:rPr>
          <w:vertAlign w:val="superscript"/>
        </w:rPr>
        <w:t>54</w:t>
      </w:r>
      <w:r w:rsidR="00E13686" w:rsidRPr="00BD1918">
        <w:fldChar w:fldCharType="end"/>
      </w:r>
      <w:r w:rsidR="00E13686" w:rsidRPr="00BD1918">
        <w:t xml:space="preserve"> </w:t>
      </w:r>
      <w:r w:rsidR="00DB4F41" w:rsidRPr="00BD1918">
        <w:t xml:space="preserve">In these cases, P3 trial designers will learn from other aspects of the P2 trial to optimize </w:t>
      </w:r>
      <w:r w:rsidR="000C59B4" w:rsidRPr="00BD1918">
        <w:t>the intervention ensemble</w:t>
      </w:r>
      <w:r w:rsidR="00DB4F41" w:rsidRPr="00BD1918">
        <w:t xml:space="preserve">. </w:t>
      </w:r>
      <w:r>
        <w:t xml:space="preserve">Similarly, researchers who run </w:t>
      </w:r>
      <w:r w:rsidRPr="00BD1918">
        <w:t>P2 trials</w:t>
      </w:r>
      <w:r>
        <w:t xml:space="preserve"> that</w:t>
      </w:r>
      <w:r w:rsidRPr="00BD1918">
        <w:t xml:space="preserve"> have clinical efficacy endpoints but get a non-positive result</w:t>
      </w:r>
      <w:r>
        <w:t xml:space="preserve"> </w:t>
      </w:r>
      <w:r w:rsidRPr="00BD1918">
        <w:t>will learn from other aspects of the P2 trial to optimize the intervention</w:t>
      </w:r>
      <w:r>
        <w:t xml:space="preserve">. However, they </w:t>
      </w:r>
      <w:r w:rsidRPr="00BD1918">
        <w:t xml:space="preserve">have also been given reason to believe that the treatment may not be </w:t>
      </w:r>
      <w:r>
        <w:t>effective</w:t>
      </w:r>
      <w:r w:rsidRPr="00BD1918">
        <w:t xml:space="preserve"> and to stop further investment (a no-go signal</w:t>
      </w:r>
      <w:r w:rsidRPr="00CE53F5">
        <w:t>).</w:t>
      </w:r>
      <w:r w:rsidR="005171AC" w:rsidRPr="00CE53F5">
        <w:t xml:space="preserve"> More research is needed to understa</w:t>
      </w:r>
      <w:r w:rsidR="0039143C" w:rsidRPr="00CE53F5">
        <w:t xml:space="preserve">nd how </w:t>
      </w:r>
      <w:r w:rsidR="00CE53F5" w:rsidRPr="00CE53F5">
        <w:t>P3 trial</w:t>
      </w:r>
      <w:r w:rsidR="00CE53F5">
        <w:t xml:space="preserve"> </w:t>
      </w:r>
      <w:r w:rsidR="00CE53F5" w:rsidRPr="00CE53F5">
        <w:t xml:space="preserve">success is impacted by the type of </w:t>
      </w:r>
      <w:r w:rsidR="0039143C" w:rsidRPr="00CE53F5">
        <w:t xml:space="preserve">evidence </w:t>
      </w:r>
      <w:r w:rsidR="00CE53F5" w:rsidRPr="00CE53F5">
        <w:t>available to guide their design.</w:t>
      </w:r>
    </w:p>
    <w:p w14:paraId="1929CDFE" w14:textId="6FDEFE6F" w:rsidR="00B969B5" w:rsidRDefault="00915521" w:rsidP="00585A05">
      <w:pPr>
        <w:ind w:firstLine="360"/>
      </w:pPr>
      <w:r w:rsidRPr="00843F8A">
        <w:rPr>
          <w:highlight w:val="yellow"/>
        </w:rPr>
        <w:t>Transition…</w:t>
      </w:r>
    </w:p>
    <w:p w14:paraId="3182C2D4" w14:textId="77777777" w:rsidR="0097021A" w:rsidRDefault="0097021A" w:rsidP="00ED58D4">
      <w:pPr>
        <w:ind w:firstLine="360"/>
        <w:rPr>
          <w:b/>
          <w:bCs/>
        </w:rPr>
      </w:pPr>
    </w:p>
    <w:p w14:paraId="511E5100" w14:textId="61F23CCB" w:rsidR="00EB531F" w:rsidRPr="00EB531F" w:rsidRDefault="00F203AB" w:rsidP="00EB531F">
      <w:pPr>
        <w:pStyle w:val="ListParagraph"/>
        <w:numPr>
          <w:ilvl w:val="0"/>
          <w:numId w:val="5"/>
        </w:numPr>
        <w:spacing w:after="30"/>
        <w:rPr>
          <w:b/>
          <w:bCs/>
        </w:rPr>
      </w:pPr>
      <w:r w:rsidRPr="003333D0">
        <w:rPr>
          <w:b/>
          <w:bCs/>
        </w:rPr>
        <w:t>Impact of bypassing P2 trials on the research trajectory</w:t>
      </w:r>
    </w:p>
    <w:p w14:paraId="18A4BB03" w14:textId="3F0F74C6" w:rsidR="00FA79F1" w:rsidRPr="00843F8A" w:rsidRDefault="0038415B" w:rsidP="00FA79F1">
      <w:pPr>
        <w:ind w:firstLine="360"/>
        <w:rPr>
          <w:highlight w:val="yellow"/>
        </w:rPr>
      </w:pPr>
      <w:r w:rsidRPr="00843F8A">
        <w:rPr>
          <w:highlight w:val="yellow"/>
        </w:rPr>
        <w:t>In what follows,</w:t>
      </w:r>
      <w:r w:rsidR="00036A14" w:rsidRPr="00843F8A">
        <w:rPr>
          <w:highlight w:val="yellow"/>
        </w:rPr>
        <w:t xml:space="preserve"> we</w:t>
      </w:r>
      <w:r w:rsidRPr="00843F8A">
        <w:rPr>
          <w:highlight w:val="yellow"/>
        </w:rPr>
        <w:t xml:space="preserve"> will </w:t>
      </w:r>
      <w:proofErr w:type="gramStart"/>
      <w:r w:rsidRPr="00843F8A">
        <w:rPr>
          <w:highlight w:val="yellow"/>
        </w:rPr>
        <w:t>review</w:t>
      </w:r>
      <w:proofErr w:type="gramEnd"/>
    </w:p>
    <w:p w14:paraId="5B8A2146" w14:textId="529A778C" w:rsidR="00575A1D" w:rsidRPr="00843F8A" w:rsidRDefault="00575A1D" w:rsidP="00FA79F1">
      <w:pPr>
        <w:ind w:firstLine="360"/>
        <w:rPr>
          <w:highlight w:val="yellow"/>
        </w:rPr>
      </w:pPr>
      <w:r w:rsidRPr="00843F8A">
        <w:rPr>
          <w:highlight w:val="yellow"/>
        </w:rPr>
        <w:t>that this section addresses the ethical stakes of bypass</w:t>
      </w:r>
    </w:p>
    <w:p w14:paraId="646EF204" w14:textId="5CD2C689" w:rsidR="00575A1D" w:rsidRPr="00FA79F1" w:rsidRDefault="00575A1D" w:rsidP="00FA79F1">
      <w:pPr>
        <w:ind w:firstLine="360"/>
      </w:pPr>
      <w:r w:rsidRPr="00843F8A">
        <w:rPr>
          <w:highlight w:val="yellow"/>
        </w:rPr>
        <w:t>better connection to the previous section.</w:t>
      </w:r>
    </w:p>
    <w:p w14:paraId="58461A80" w14:textId="77777777" w:rsidR="00970B2C" w:rsidRDefault="00970B2C" w:rsidP="00F203AB">
      <w:pPr>
        <w:spacing w:after="30"/>
        <w:rPr>
          <w:u w:val="single"/>
        </w:rPr>
      </w:pPr>
    </w:p>
    <w:p w14:paraId="7E81442B" w14:textId="6BEF6E6E" w:rsidR="00FA79F1" w:rsidRPr="003333D0" w:rsidRDefault="00FA79F1" w:rsidP="003333D0">
      <w:pPr>
        <w:pStyle w:val="ListParagraph"/>
        <w:numPr>
          <w:ilvl w:val="1"/>
          <w:numId w:val="5"/>
        </w:numPr>
        <w:spacing w:after="30"/>
        <w:rPr>
          <w:u w:val="single"/>
        </w:rPr>
      </w:pPr>
      <w:r w:rsidRPr="003333D0">
        <w:rPr>
          <w:u w:val="single"/>
        </w:rPr>
        <w:t>Efficiency</w:t>
      </w:r>
    </w:p>
    <w:p w14:paraId="2B73A9DC" w14:textId="4EFFABB7" w:rsidR="00FF4FA6" w:rsidRDefault="00FF4FA6" w:rsidP="00FF4FA6">
      <w:pPr>
        <w:ind w:firstLine="360"/>
      </w:pPr>
      <w:r>
        <w:t xml:space="preserve">Trials have not “failed” when researchers find that an </w:t>
      </w:r>
      <w:r w:rsidR="00AF639B">
        <w:t xml:space="preserve">experimental </w:t>
      </w:r>
      <w:r w:rsidR="00A906A5">
        <w:t xml:space="preserve">treatment does not </w:t>
      </w:r>
      <w:r w:rsidR="00AF639B">
        <w:t>improve patient outcomes</w:t>
      </w:r>
      <w:r>
        <w:t>. R</w:t>
      </w:r>
      <w:r w:rsidR="00A906A5">
        <w:t>ather</w:t>
      </w:r>
      <w:r>
        <w:t xml:space="preserve">, these instances can be opportunities </w:t>
      </w:r>
      <w:r w:rsidR="009961A4">
        <w:t xml:space="preserve">to </w:t>
      </w:r>
      <w:r w:rsidR="00A906A5">
        <w:t>learn more about a disease and treatment target.</w:t>
      </w:r>
      <w:r w:rsidR="00A906A5">
        <w:fldChar w:fldCharType="begin"/>
      </w:r>
      <w:r w:rsidR="00673B22">
        <w:instrText xml:space="preserve"> ADDIN ZOTERO_ITEM CSL_CITATION {"citationID":"a2c4kojn3q2","properties":{"formattedCitation":"\\super 47,59,60\\nosupersub{}","plainCitation":"47,59,60","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00A906A5">
        <w:fldChar w:fldCharType="separate"/>
      </w:r>
      <w:r w:rsidR="00673B22" w:rsidRPr="00673B22">
        <w:rPr>
          <w:vertAlign w:val="superscript"/>
        </w:rPr>
        <w:t>47,59,60</w:t>
      </w:r>
      <w:r w:rsidR="00A906A5">
        <w:fldChar w:fldCharType="end"/>
      </w:r>
      <w:r w:rsidR="00A906A5">
        <w:t xml:space="preserve"> However</w:t>
      </w:r>
      <w:r w:rsidR="00FA4E9C">
        <w:t>,</w:t>
      </w:r>
      <w:r w:rsidR="00A906A5" w:rsidRPr="002E789B">
        <w:t xml:space="preserve"> </w:t>
      </w:r>
      <w:r w:rsidR="00FA4E9C">
        <w:t xml:space="preserve">the stage of the development process </w:t>
      </w:r>
      <w:r w:rsidR="00066529">
        <w:t>in which a</w:t>
      </w:r>
      <w:r w:rsidR="00283DEF">
        <w:t xml:space="preserve"> treatment is abandoned</w:t>
      </w:r>
      <w:r w:rsidR="00FA4E9C">
        <w:t xml:space="preserve"> can </w:t>
      </w:r>
      <w:r w:rsidR="00283DEF">
        <w:t xml:space="preserve">profoundly </w:t>
      </w:r>
      <w:r w:rsidR="00FA4E9C">
        <w:t xml:space="preserve">impact </w:t>
      </w:r>
      <w:r w:rsidR="00A906A5" w:rsidRPr="002E789B">
        <w:t>the</w:t>
      </w:r>
      <w:r w:rsidR="00EB1B19">
        <w:t xml:space="preserve"> </w:t>
      </w:r>
      <w:r w:rsidR="00A906A5">
        <w:t>cost, time and number of patients</w:t>
      </w:r>
      <w:r w:rsidR="00FA4E9C">
        <w:t xml:space="preserve"> involved</w:t>
      </w:r>
      <w:r w:rsidR="00EB1B19">
        <w:t xml:space="preserve"> in the endeavor</w:t>
      </w:r>
      <w:r w:rsidR="00A906A5">
        <w:t xml:space="preserve">. </w:t>
      </w:r>
    </w:p>
    <w:p w14:paraId="668EA373" w14:textId="60278B7C" w:rsidR="00424730" w:rsidRDefault="00283DEF" w:rsidP="00FF4FA6">
      <w:pPr>
        <w:ind w:firstLine="360"/>
      </w:pPr>
      <w:r>
        <w:t xml:space="preserve"> </w:t>
      </w:r>
      <w:r>
        <w:rPr>
          <w:color w:val="000000" w:themeColor="text1"/>
        </w:rPr>
        <w:t>Researchers</w:t>
      </w:r>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re were unlimited resources for researchers to use in clinical trials. This way, there </w:t>
      </w:r>
      <w:r w:rsidR="00AF639B">
        <w:rPr>
          <w:color w:val="000000" w:themeColor="text1"/>
        </w:rPr>
        <w:t>would be</w:t>
      </w:r>
      <w:r w:rsidR="0000324F" w:rsidRPr="002E789B">
        <w:rPr>
          <w:color w:val="000000" w:themeColor="text1"/>
        </w:rPr>
        <w:t xml:space="preserve"> no cost to researching ineffective therapies.</w:t>
      </w:r>
      <w:r w:rsidR="0000324F" w:rsidRPr="002E789B">
        <w:rPr>
          <w:color w:val="000000" w:themeColor="text1"/>
        </w:rPr>
        <w:fldChar w:fldCharType="begin"/>
      </w:r>
      <w:r w:rsidR="00673B22">
        <w:rPr>
          <w:color w:val="000000" w:themeColor="text1"/>
        </w:rPr>
        <w:instrText xml:space="preserve"> ADDIN ZOTERO_ITEM CSL_CITATION {"citationID":"1OJiB3EJ","properties":{"formattedCitation":"\\super 61\\nosupersub{}","plainCitation":"61","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673B22" w:rsidRPr="00673B22">
        <w:rPr>
          <w:color w:val="000000"/>
          <w:vertAlign w:val="superscript"/>
        </w:rPr>
        <w:t>61</w:t>
      </w:r>
      <w:r w:rsidR="0000324F" w:rsidRPr="002E789B">
        <w:rPr>
          <w:color w:val="000000" w:themeColor="text1"/>
        </w:rPr>
        <w:fldChar w:fldCharType="end"/>
      </w:r>
      <w:r w:rsidR="0000324F" w:rsidRPr="002E789B">
        <w:rPr>
          <w:color w:val="000000" w:themeColor="text1"/>
        </w:rPr>
        <w:t xml:space="preserve"> </w:t>
      </w:r>
      <w:r>
        <w:rPr>
          <w:color w:val="000000" w:themeColor="text1"/>
        </w:rPr>
        <w:t>The reality of drug development is far from this ideal.</w:t>
      </w:r>
      <w:r w:rsidR="00FF4FA6">
        <w:t xml:space="preserve"> </w:t>
      </w:r>
      <w:r>
        <w:t xml:space="preserve">The </w:t>
      </w:r>
      <w:r w:rsidR="00A82659" w:rsidRPr="002E789B">
        <w:t xml:space="preserve">cost of running a </w:t>
      </w:r>
      <w:r w:rsidR="00EB1B19">
        <w:t>P</w:t>
      </w:r>
      <w:r w:rsidR="00A82659" w:rsidRPr="002E789B">
        <w:t xml:space="preserve">2 </w:t>
      </w:r>
      <w:r w:rsidR="00CF0805">
        <w:t>or</w:t>
      </w:r>
      <w:r w:rsidR="00EB1B19">
        <w:t xml:space="preserve"> P</w:t>
      </w:r>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w:t>
      </w:r>
      <w:r w:rsidR="00424730">
        <w:t>reporting on</w:t>
      </w:r>
      <w:r w:rsidR="007F327C">
        <w:t xml:space="preserve"> </w:t>
      </w:r>
      <w:r w:rsidR="00A82659" w:rsidRPr="002E789B">
        <w:t>average costs of different phase</w:t>
      </w:r>
      <w:r w:rsidR="00424730">
        <w:t>s is sparce</w:t>
      </w:r>
      <w:r w:rsidR="00FC743E">
        <w:t>,</w:t>
      </w:r>
      <w:r w:rsidR="00A82659" w:rsidRPr="002E789B">
        <w:fldChar w:fldCharType="begin"/>
      </w:r>
      <w:r w:rsidR="00673B22">
        <w:instrText xml:space="preserve"> ADDIN ZOTERO_ITEM CSL_CITATION {"citationID":"a1mer7m7okb","properties":{"formattedCitation":"\\super 62\\nosupersub{}","plainCitation":"62","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673B22" w:rsidRPr="00673B22">
        <w:rPr>
          <w:vertAlign w:val="superscript"/>
        </w:rPr>
        <w:t>62</w:t>
      </w:r>
      <w:r w:rsidR="00A82659" w:rsidRPr="002E789B">
        <w:fldChar w:fldCharType="end"/>
      </w:r>
      <w:r w:rsidR="00A82659" w:rsidRPr="002E789B">
        <w:t xml:space="preserve"> one </w:t>
      </w:r>
      <w:r w:rsidR="00AF639B">
        <w:t>review</w:t>
      </w:r>
      <w:r w:rsidR="00A82659" w:rsidRPr="002E789B">
        <w:t xml:space="preserve">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673B22">
        <w:instrText xml:space="preserve"> ADDIN ZOTERO_ITEM CSL_CITATION {"citationID":"a29uh1hnjoc","properties":{"formattedCitation":"\\super 63\\nosupersub{}","plainCitation":"63","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673B22" w:rsidRPr="00673B22">
        <w:rPr>
          <w:vertAlign w:val="superscript"/>
        </w:rPr>
        <w:t>63</w:t>
      </w:r>
      <w:r w:rsidR="00A82659" w:rsidRPr="002E789B">
        <w:fldChar w:fldCharType="end"/>
      </w:r>
      <w:r w:rsidR="007875E1">
        <w:t xml:space="preserve"> </w:t>
      </w:r>
      <w:r w:rsidR="00424730">
        <w:t>In a review of trials investigating treatments for Alzheimer’s disease,</w:t>
      </w:r>
      <w:r w:rsidR="00424730" w:rsidRPr="00424730">
        <w:t xml:space="preserve"> </w:t>
      </w:r>
      <w:r w:rsidR="00424730">
        <w:t>the cost/time of a P3 trial was roughly double that of a P2 trial.</w:t>
      </w:r>
      <w:commentRangeStart w:id="14"/>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commentRangeEnd w:id="14"/>
      <w:r w:rsidR="006B44B0">
        <w:rPr>
          <w:rStyle w:val="CommentReference"/>
        </w:rPr>
        <w:commentReference w:id="14"/>
      </w:r>
    </w:p>
    <w:p w14:paraId="32BA0712" w14:textId="70669C2F" w:rsidR="0000324F" w:rsidRPr="00D3019A" w:rsidRDefault="00D3019A" w:rsidP="00FF4FA6">
      <w:pPr>
        <w:ind w:firstLine="360"/>
      </w:pPr>
      <w:r>
        <w:t xml:space="preserve">The </w:t>
      </w:r>
      <w:commentRangeStart w:id="15"/>
      <w:r>
        <w:t xml:space="preserve">efficiency </w:t>
      </w:r>
      <w:commentRangeEnd w:id="15"/>
      <w:r w:rsidR="006B44B0">
        <w:rPr>
          <w:rStyle w:val="CommentReference"/>
        </w:rPr>
        <w:commentReference w:id="15"/>
      </w:r>
      <w:r>
        <w:t xml:space="preserve">of bypassing P2 trials differs depending on </w:t>
      </w:r>
      <w:r w:rsidR="007772A3">
        <w:t>the outcome of the P3 trial. For example, suppose r</w:t>
      </w:r>
      <w:r>
        <w:t xml:space="preserve">esearchers bypass </w:t>
      </w:r>
      <w:r w:rsidR="007772A3">
        <w:t xml:space="preserve">a </w:t>
      </w:r>
      <w:r>
        <w:t xml:space="preserve">P2 </w:t>
      </w:r>
      <w:r w:rsidR="007772A3">
        <w:t>trial and the subsequent</w:t>
      </w:r>
      <w:r>
        <w:t xml:space="preserve"> P3 trial is positive</w:t>
      </w:r>
      <w:r w:rsidR="007772A3">
        <w:t>.</w:t>
      </w:r>
      <w:r w:rsidR="007772A3" w:rsidRPr="007772A3">
        <w:t xml:space="preserve"> </w:t>
      </w:r>
      <w:r w:rsidR="007772A3">
        <w:t xml:space="preserve">In this case, bypassing a P2 trial likely saved money and time compared to running both a P2 and P3 trial. </w:t>
      </w:r>
      <w:r>
        <w:t xml:space="preserve">However, in </w:t>
      </w:r>
      <w:r w:rsidR="007772A3">
        <w:t>situations in which researchers bypass P2 trials and the following P3 trial is nonpositive</w:t>
      </w:r>
      <w:r w:rsidR="007F327C">
        <w:t>,</w:t>
      </w:r>
      <w:r w:rsidR="00FF4FA6">
        <w:t xml:space="preserve"> resources may have been a wasted by the sponsor’s failure to first perform a P2 trial (provided it would have been possible to find the non-positive result in P2). In addition,</w:t>
      </w:r>
      <w:r w:rsidR="00CF0805">
        <w:t xml:space="preserve"> </w:t>
      </w:r>
      <w:r w:rsidR="00DD436E">
        <w:t>investigator</w:t>
      </w:r>
      <w:r w:rsidR="00EB1B19">
        <w:t>s</w:t>
      </w:r>
      <w:r w:rsidR="00DD436E">
        <w:t xml:space="preserve"> </w:t>
      </w:r>
      <w:r w:rsidR="00FF4FA6">
        <w:t xml:space="preserve">may </w:t>
      </w:r>
      <w:r w:rsidR="00DD436E">
        <w:t>not know if this result was</w:t>
      </w:r>
      <w:r w:rsidR="00CF0805">
        <w:t xml:space="preserve"> due to</w:t>
      </w:r>
      <w:r w:rsidR="00DD436E">
        <w:t xml:space="preserve"> truly</w:t>
      </w:r>
      <w:r w:rsidR="00CF0805">
        <w:t xml:space="preserve"> ineffective drugs or the lack of evidence </w:t>
      </w:r>
      <w:r w:rsidR="00DD436E">
        <w:t>on the intervention ensemble. The later would</w:t>
      </w:r>
      <w:r w:rsidR="00CF0805">
        <w:t xml:space="preserve"> requir</w:t>
      </w:r>
      <w:r w:rsidR="00DD436E">
        <w:t>e</w:t>
      </w:r>
      <w:r w:rsidR="00CF0805">
        <w:t xml:space="preserve"> more testing and add to the cost and time to </w:t>
      </w:r>
      <w:r w:rsidR="00DD436E">
        <w:t xml:space="preserve">bring that treatment to </w:t>
      </w:r>
      <w:commentRangeStart w:id="16"/>
      <w:r w:rsidR="00DD436E">
        <w:t>approval</w:t>
      </w:r>
      <w:commentRangeEnd w:id="16"/>
      <w:r w:rsidR="005C0394">
        <w:rPr>
          <w:rStyle w:val="CommentReference"/>
        </w:rPr>
        <w:commentReference w:id="16"/>
      </w:r>
      <w:r w:rsidR="00CF0805">
        <w:t>.</w:t>
      </w:r>
    </w:p>
    <w:p w14:paraId="7DEE7766" w14:textId="24343B25" w:rsidR="00C63FEF" w:rsidRPr="0000324F" w:rsidRDefault="0000324F" w:rsidP="0000324F">
      <w:pPr>
        <w:ind w:firstLine="360"/>
        <w:rPr>
          <w:color w:val="000000" w:themeColor="text1"/>
          <w:u w:val="single"/>
        </w:rPr>
      </w:pPr>
      <w:commentRangeStart w:id="17"/>
      <w:r>
        <w:t xml:space="preserve">In </w:t>
      </w:r>
      <w:proofErr w:type="gramStart"/>
      <w:r>
        <w:t>addition</w:t>
      </w:r>
      <w:proofErr w:type="gramEnd"/>
      <w:r>
        <w:t xml:space="preserve"> </w:t>
      </w:r>
      <w:commentRangeEnd w:id="17"/>
      <w:r w:rsidR="005C0394">
        <w:rPr>
          <w:rStyle w:val="CommentReference"/>
        </w:rPr>
        <w:commentReference w:id="17"/>
      </w:r>
      <w:r>
        <w:t xml:space="preserve">to research </w:t>
      </w:r>
      <w:r w:rsidR="007F327C">
        <w:t>costs</w:t>
      </w:r>
      <w:r>
        <w:t xml:space="preserve"> and time to development, patients are an </w:t>
      </w:r>
      <w:r w:rsidR="007F327C">
        <w:t>essential</w:t>
      </w:r>
      <w:r>
        <w:t xml:space="preserve"> resource to consider</w:t>
      </w:r>
      <w:r w:rsidR="00300327">
        <w:t>.</w:t>
      </w:r>
      <w:r w:rsidR="00B07780">
        <w:t xml:space="preserve"> </w:t>
      </w:r>
      <w:r w:rsidR="00A841BF" w:rsidRPr="002E789B">
        <w:t xml:space="preserve">There is no </w:t>
      </w:r>
      <w:r w:rsidR="006C38E3">
        <w:t>research</w:t>
      </w:r>
      <w:r w:rsidR="009961A4">
        <w:t>,</w:t>
      </w:r>
      <w:r w:rsidR="00A841BF" w:rsidRPr="002E789B">
        <w:t xml:space="preserve"> to the best of our knowledge</w:t>
      </w:r>
      <w:r w:rsidR="009961A4">
        <w:t>,</w:t>
      </w:r>
      <w:r w:rsidR="00A841BF" w:rsidRPr="002E789B">
        <w:t xml:space="preserv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r w:rsidR="00F556C3">
        <w:t>that these participants</w:t>
      </w:r>
      <w:r w:rsidR="00F556C3" w:rsidRPr="002E789B">
        <w:t xml:space="preserve"> </w:t>
      </w:r>
      <w:r w:rsidR="00A841BF" w:rsidRPr="002E789B">
        <w:t>contribute of their time</w:t>
      </w:r>
      <w:r w:rsidR="007F327C">
        <w:t xml:space="preserve">. Still, </w:t>
      </w:r>
      <w:r w:rsidR="00DA7AA3">
        <w:t>a P</w:t>
      </w:r>
      <w:r w:rsidR="00A841BF" w:rsidRPr="002E789B">
        <w:t xml:space="preserve">3 trial </w:t>
      </w:r>
      <w:r w:rsidR="00AF639B">
        <w:t>would</w:t>
      </w:r>
      <w:r w:rsidR="00A841BF" w:rsidRPr="002E789B">
        <w:t xml:space="preserve"> likely </w:t>
      </w:r>
      <w:r>
        <w:t>use greater amounts of both resources</w:t>
      </w:r>
      <w:r w:rsidR="00A841BF" w:rsidRPr="002E789B">
        <w:t>.</w:t>
      </w:r>
      <w:r w:rsidR="00DA7AA3" w:rsidRPr="007772A3">
        <w:t xml:space="preserve"> </w:t>
      </w:r>
      <w:r w:rsidR="002275AE" w:rsidRPr="007772A3">
        <w:t xml:space="preserve">This donation of </w:t>
      </w:r>
      <w:r w:rsidR="002275AE" w:rsidRPr="007772A3">
        <w:lastRenderedPageBreak/>
        <w:t xml:space="preserve">time, especially </w:t>
      </w:r>
      <w:r w:rsidR="007F327C" w:rsidRPr="007772A3">
        <w:t xml:space="preserve">for </w:t>
      </w:r>
      <w:r w:rsidR="002275AE" w:rsidRPr="007772A3">
        <w:t xml:space="preserve">patients who are made vulnerable by their conditions, should be optimized </w:t>
      </w:r>
      <w:r w:rsidR="003D5D7F" w:rsidRPr="007772A3">
        <w:t>for</w:t>
      </w:r>
      <w:r w:rsidR="002275AE" w:rsidRPr="007772A3">
        <w:t xml:space="preserve"> the greatest possible return on investment</w:t>
      </w:r>
      <w:r w:rsidR="006F7F01" w:rsidRPr="007772A3">
        <w:t>.</w:t>
      </w:r>
    </w:p>
    <w:p w14:paraId="49B3EDE9" w14:textId="77777777" w:rsidR="00D30D3C" w:rsidRDefault="00D30D3C" w:rsidP="00A841BF">
      <w:pPr>
        <w:spacing w:after="30"/>
        <w:rPr>
          <w:color w:val="000000" w:themeColor="text1"/>
          <w:u w:val="single"/>
        </w:rPr>
      </w:pPr>
    </w:p>
    <w:p w14:paraId="28960BBD" w14:textId="416B78E0" w:rsidR="009B05B8" w:rsidRPr="00843F8A" w:rsidRDefault="00FA79F1" w:rsidP="00843F8A">
      <w:pPr>
        <w:pStyle w:val="ListParagraph"/>
        <w:numPr>
          <w:ilvl w:val="1"/>
          <w:numId w:val="5"/>
        </w:numPr>
        <w:spacing w:after="30"/>
        <w:rPr>
          <w:color w:val="000000" w:themeColor="text1"/>
          <w:u w:val="single"/>
        </w:rPr>
      </w:pPr>
      <w:r w:rsidRPr="00843F8A">
        <w:rPr>
          <w:color w:val="000000" w:themeColor="text1"/>
          <w:u w:val="single"/>
        </w:rPr>
        <w:t>Risks and benefits to patient participants</w:t>
      </w:r>
    </w:p>
    <w:p w14:paraId="793401C1" w14:textId="17E8AE7F" w:rsidR="00575A1D" w:rsidRPr="00843F8A" w:rsidRDefault="00575A1D" w:rsidP="00843F8A">
      <w:pPr>
        <w:spacing w:after="30"/>
        <w:ind w:firstLine="360"/>
        <w:rPr>
          <w:color w:val="000000" w:themeColor="text1"/>
          <w:u w:val="single"/>
        </w:rPr>
      </w:pPr>
      <w:r>
        <w:t xml:space="preserve">One way to protect participating patients is to consider the concept of clinical equipoise. </w:t>
      </w:r>
      <w:r w:rsidRPr="00843F8A">
        <w:rPr>
          <w:color w:val="000000" w:themeColor="text1"/>
        </w:rPr>
        <w:t>Freedman argued that two tenets of clinical equipoise must be fulfilled</w:t>
      </w:r>
      <w:r>
        <w:t xml:space="preserve"> for researchers to</w:t>
      </w:r>
      <w:r w:rsidRPr="00843F8A">
        <w:rPr>
          <w:color w:val="000000" w:themeColor="text1"/>
        </w:rPr>
        <w:t xml:space="preserve"> justify randomizing patients to receive an experimental treatment rather than providing them with the standard of care out of a trial</w:t>
      </w:r>
      <w:r>
        <w:t xml:space="preserve">: </w:t>
      </w:r>
      <w:r w:rsidRPr="00843F8A">
        <w:rPr>
          <w:color w:val="000000" w:themeColor="text1"/>
        </w:rPr>
        <w:t>1) disagreement amongst experts on whether the experimental or control treatment will be better for patients and 2) the trial's ability to quell this disagreement.</w:t>
      </w:r>
      <w:r w:rsidRPr="00843F8A">
        <w:rPr>
          <w:color w:val="000000" w:themeColor="text1"/>
        </w:rPr>
        <w:fldChar w:fldCharType="begin"/>
      </w:r>
      <w:r w:rsidRPr="00843F8A">
        <w:rPr>
          <w:color w:val="000000" w:themeColor="text1"/>
        </w:rPr>
        <w:instrText xml:space="preserve"> ADDIN ZOTERO_ITEM CSL_CITATION {"citationID":"ap8ijtf88a","properties":{"formattedCitation":"\\super 66\\nosupersub{}","plainCitation":"66","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Pr="00843F8A">
        <w:rPr>
          <w:color w:val="000000" w:themeColor="text1"/>
        </w:rPr>
        <w:fldChar w:fldCharType="separate"/>
      </w:r>
      <w:r w:rsidRPr="00575A1D">
        <w:rPr>
          <w:color w:val="000000"/>
          <w:vertAlign w:val="superscript"/>
        </w:rPr>
        <w:t>66</w:t>
      </w:r>
      <w:r w:rsidRPr="00843F8A">
        <w:rPr>
          <w:color w:val="000000" w:themeColor="text1"/>
        </w:rPr>
        <w:fldChar w:fldCharType="end"/>
      </w:r>
      <w:r w:rsidRPr="00843F8A">
        <w:rPr>
          <w:color w:val="000000" w:themeColor="text1"/>
        </w:rPr>
        <w:t xml:space="preserve"> Bypassing P2 trials has implications for both</w:t>
      </w:r>
    </w:p>
    <w:p w14:paraId="42A89F13" w14:textId="5FFADF24" w:rsidR="00D30D3C" w:rsidRPr="00D30D3C" w:rsidRDefault="00D30D3C" w:rsidP="00D30D3C">
      <w:pPr>
        <w:spacing w:after="30"/>
        <w:ind w:firstLine="720"/>
        <w:rPr>
          <w:color w:val="000000"/>
        </w:rPr>
      </w:pPr>
      <w:r>
        <w:rPr>
          <w:color w:val="000000" w:themeColor="text1"/>
        </w:rPr>
        <w:t xml:space="preserve">To the first point, when deciding whether to approve a trial, IRBs should discuss </w:t>
      </w:r>
      <w:r>
        <w:rPr>
          <w:color w:val="000000"/>
        </w:rPr>
        <w:t>whether existing data ha</w:t>
      </w:r>
      <w:r w:rsidR="005C0394">
        <w:rPr>
          <w:color w:val="000000"/>
        </w:rPr>
        <w:t>ve</w:t>
      </w:r>
      <w:r>
        <w:rPr>
          <w:color w:val="000000"/>
        </w:rPr>
        <w:t xml:space="preserve"> given the expert community reason enough to believe that the experimental arm may be better for patients than the standard of care.</w:t>
      </w:r>
      <w:r w:rsidRPr="007C0E6B">
        <w:rPr>
          <w:color w:val="000000"/>
        </w:rPr>
        <w:t xml:space="preserve"> </w:t>
      </w:r>
      <w:r>
        <w:rPr>
          <w:color w:val="000000"/>
        </w:rPr>
        <w:t xml:space="preserve">When reviewing a P3 trial that bypassed P2, IRBs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Thus, </w:t>
      </w:r>
      <w:r w:rsidRPr="009B24DD">
        <w:rPr>
          <w:color w:val="000000"/>
        </w:rPr>
        <w:t xml:space="preserve">equipoise may be </w:t>
      </w:r>
      <w:r w:rsidR="005C0394">
        <w:rPr>
          <w:color w:val="000000"/>
        </w:rPr>
        <w:t xml:space="preserve">more tenuous </w:t>
      </w:r>
      <w:r>
        <w:rPr>
          <w:color w:val="000000"/>
        </w:rPr>
        <w:t>for a P3 trial designed with little prior evidence</w:t>
      </w:r>
      <w:r w:rsidRPr="009B24DD">
        <w:rPr>
          <w:color w:val="000000"/>
        </w:rPr>
        <w:t>.</w:t>
      </w:r>
    </w:p>
    <w:p w14:paraId="4E1761C7" w14:textId="77777777" w:rsidR="00936D07" w:rsidRDefault="00A63B60" w:rsidP="00936D07">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r w:rsidR="004B226E">
        <w:rPr>
          <w:color w:val="000000"/>
        </w:rPr>
        <w:t xml:space="preserve">P2 </w:t>
      </w:r>
      <w:r w:rsidRPr="00A63B60">
        <w:rPr>
          <w:color w:val="000000"/>
        </w:rPr>
        <w:t xml:space="preserve">may </w:t>
      </w:r>
      <w:r w:rsidR="004B226E">
        <w:rPr>
          <w:color w:val="000000"/>
        </w:rPr>
        <w:t>be less capable of</w:t>
      </w:r>
      <w:r w:rsidRPr="00A63B60">
        <w:rPr>
          <w:color w:val="000000"/>
        </w:rPr>
        <w:t xml:space="preserve"> chang</w:t>
      </w:r>
      <w:r w:rsidR="004B226E">
        <w:rPr>
          <w:color w:val="000000"/>
        </w:rPr>
        <w:t>ing</w:t>
      </w:r>
      <w:r w:rsidRPr="00A63B60">
        <w:rPr>
          <w:color w:val="000000"/>
        </w:rPr>
        <w:t xml:space="preserve"> expert opinion</w:t>
      </w:r>
      <w:r w:rsidR="00206433">
        <w:rPr>
          <w:color w:val="000000"/>
        </w:rPr>
        <w:t>. This</w:t>
      </w:r>
      <w:r w:rsidRPr="00A63B60">
        <w:rPr>
          <w:color w:val="000000"/>
        </w:rPr>
        <w:t xml:space="preserve"> </w:t>
      </w:r>
      <w:r w:rsidR="00F743AE">
        <w:rPr>
          <w:color w:val="000000"/>
        </w:rPr>
        <w:t xml:space="preserve">is </w:t>
      </w:r>
      <w:r w:rsidRPr="00A63B60">
        <w:rPr>
          <w:color w:val="000000"/>
        </w:rPr>
        <w:t xml:space="preserve">because </w:t>
      </w:r>
      <w:r w:rsidR="00206433">
        <w:rPr>
          <w:color w:val="000000"/>
        </w:rPr>
        <w:t>the non-positive result</w:t>
      </w:r>
      <w:r w:rsidRPr="00A63B60">
        <w:rPr>
          <w:color w:val="000000"/>
        </w:rPr>
        <w:t xml:space="preserve"> could </w:t>
      </w:r>
      <w:r w:rsidR="004B226E">
        <w:rPr>
          <w:color w:val="000000"/>
        </w:rPr>
        <w:t>be</w:t>
      </w:r>
      <w:r w:rsidRPr="00A63B60">
        <w:rPr>
          <w:color w:val="000000"/>
        </w:rPr>
        <w:t xml:space="preserve"> </w:t>
      </w:r>
      <w:r w:rsidR="00206433">
        <w:rPr>
          <w:color w:val="000000"/>
        </w:rPr>
        <w:t xml:space="preserve">due </w:t>
      </w:r>
      <w:r w:rsidR="004B226E">
        <w:rPr>
          <w:color w:val="000000"/>
        </w:rPr>
        <w:t xml:space="preserve">to an ineffective treatment or the lack of intervention ensemble </w:t>
      </w:r>
      <w:r w:rsidR="00FC432B">
        <w:rPr>
          <w:color w:val="000000"/>
        </w:rPr>
        <w:t>optimization.</w:t>
      </w:r>
      <w:r>
        <w:rPr>
          <w:color w:val="000000"/>
        </w:rPr>
        <w:t xml:space="preserve"> One review of go/no go decisions in CNS development said it well</w:t>
      </w:r>
      <w:r w:rsidR="00CF52D4">
        <w:rPr>
          <w:color w:val="000000"/>
        </w:rPr>
        <w:t xml:space="preserve">: </w:t>
      </w:r>
      <w:r>
        <w:rPr>
          <w:color w:val="000000"/>
        </w:rPr>
        <w:t>“from a scientific perspective, it</w:t>
      </w:r>
      <w:r w:rsidR="00F743AE">
        <w:rPr>
          <w:color w:val="000000"/>
        </w:rPr>
        <w:t>s</w:t>
      </w:r>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673B22">
        <w:rPr>
          <w:color w:val="000000"/>
        </w:rPr>
        <w:instrText xml:space="preserve"> ADDIN ZOTERO_ITEM CSL_CITATION {"citationID":"a2ehdf7akk0","properties":{"formattedCitation":"\\super 53\\nosupersub{}","plainCitation":"53","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673B22" w:rsidRPr="00673B22">
        <w:rPr>
          <w:color w:val="000000"/>
          <w:vertAlign w:val="superscript"/>
        </w:rPr>
        <w:t>53</w:t>
      </w:r>
      <w:r>
        <w:rPr>
          <w:color w:val="000000"/>
        </w:rPr>
        <w:fldChar w:fldCharType="end"/>
      </w:r>
      <w:r w:rsidR="00CF52D4">
        <w:rPr>
          <w:color w:val="000000"/>
        </w:rPr>
        <w:t xml:space="preserve"> </w:t>
      </w:r>
    </w:p>
    <w:p w14:paraId="28253BD8" w14:textId="77777777" w:rsidR="00575A1D" w:rsidRPr="00D30D3C" w:rsidRDefault="00575A1D" w:rsidP="00575A1D">
      <w:pPr>
        <w:spacing w:after="30"/>
        <w:ind w:firstLine="720"/>
        <w:rPr>
          <w:color w:val="000000"/>
        </w:rPr>
      </w:pPr>
      <w:r>
        <w:t>B</w:t>
      </w:r>
      <w:r w:rsidRPr="002E789B">
        <w:t xml:space="preserve">ypassing a P2 trial </w:t>
      </w:r>
      <w:r w:rsidRPr="009B24DD">
        <w:rPr>
          <w:color w:val="000000"/>
        </w:rPr>
        <w:t xml:space="preserve">may be associated with </w:t>
      </w:r>
      <w:r>
        <w:rPr>
          <w:color w:val="000000"/>
        </w:rPr>
        <w:t xml:space="preserve">diminished benefit and/or higher risk </w:t>
      </w:r>
      <w:r>
        <w:t>for patients participating in P3 trials</w:t>
      </w:r>
      <w:r>
        <w:rPr>
          <w:color w:val="000000"/>
        </w:rPr>
        <w:t xml:space="preserve">. For example </w:t>
      </w:r>
      <w:r>
        <w:t>o</w:t>
      </w:r>
      <w:r w:rsidRPr="002E789B">
        <w:t xml:space="preserve">ur paper </w:t>
      </w:r>
      <w:r>
        <w:t>investigating P2 bypass in</w:t>
      </w:r>
      <w:r w:rsidRPr="002E789B">
        <w:t xml:space="preserve"> oncologic drug development</w:t>
      </w:r>
      <w:r>
        <w:t xml:space="preserve"> </w:t>
      </w:r>
      <w:r w:rsidRPr="002E789B">
        <w:t>found that</w:t>
      </w:r>
      <w:r>
        <w:t xml:space="preserve"> patients in</w:t>
      </w:r>
      <w:r w:rsidRPr="002E789B">
        <w:t xml:space="preserve"> </w:t>
      </w:r>
      <w:r>
        <w:t xml:space="preserve">P3 </w:t>
      </w:r>
      <w:r w:rsidRPr="002E789B">
        <w:t xml:space="preserve">trials </w:t>
      </w:r>
      <w:r>
        <w:t xml:space="preserve">that were </w:t>
      </w:r>
      <w:r w:rsidRPr="002E789B">
        <w:t xml:space="preserve">not supported by P2 trials </w:t>
      </w:r>
      <w:r>
        <w:t>had</w:t>
      </w:r>
      <w:r w:rsidRPr="002E789B">
        <w:t xml:space="preserve"> significantly worse survival outcomes</w:t>
      </w:r>
      <w:r>
        <w:t>.</w:t>
      </w:r>
      <w:r>
        <w:fldChar w:fldCharType="begin"/>
      </w:r>
      <w:r>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fldChar w:fldCharType="separate"/>
      </w:r>
      <w:r w:rsidRPr="009961A4">
        <w:rPr>
          <w:vertAlign w:val="superscript"/>
        </w:rPr>
        <w:t>65</w:t>
      </w:r>
      <w:r>
        <w:fldChar w:fldCharType="end"/>
      </w:r>
      <w:r w:rsidRPr="00AA65C3">
        <w:t xml:space="preserve"> </w:t>
      </w:r>
      <w:r>
        <w:rPr>
          <w:color w:val="000000"/>
        </w:rPr>
        <w:t xml:space="preserve">In addition, a P3 trial investigating </w:t>
      </w:r>
      <w:proofErr w:type="spellStart"/>
      <w:r>
        <w:t>Verubecestat</w:t>
      </w:r>
      <w:proofErr w:type="spellEnd"/>
      <w:r>
        <w:rPr>
          <w:color w:val="000000"/>
        </w:rPr>
        <w:t xml:space="preserve"> to treat </w:t>
      </w:r>
      <w:r>
        <w:t>Alzheimer’s disease bypassed P2 and had significantly worse cognitive outcomes and safety profiles in the experimental arm.</w:t>
      </w:r>
      <w:r>
        <w:fldChar w:fldCharType="begin"/>
      </w:r>
      <w:r>
        <w:instrText xml:space="preserve"> ADDIN ZOTERO_ITEM CSL_CITATION {"citationID":"a27j86ob1v8","properties":{"formattedCitation":"\\super 64\\nosupersub{}","plainCitation":"64","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fldChar w:fldCharType="separate"/>
      </w:r>
      <w:r w:rsidRPr="009961A4">
        <w:rPr>
          <w:vertAlign w:val="superscript"/>
        </w:rPr>
        <w:t>64</w:t>
      </w:r>
      <w:r>
        <w:fldChar w:fldCharType="end"/>
      </w:r>
      <w:r>
        <w:rPr>
          <w:color w:val="000000"/>
        </w:rPr>
        <w:t xml:space="preserve"> </w:t>
      </w:r>
    </w:p>
    <w:p w14:paraId="0F2B6D90" w14:textId="77777777" w:rsidR="00575A1D" w:rsidRDefault="00575A1D" w:rsidP="00936D07">
      <w:pPr>
        <w:spacing w:after="30"/>
        <w:ind w:firstLine="720"/>
        <w:rPr>
          <w:color w:val="000000"/>
        </w:rPr>
      </w:pPr>
    </w:p>
    <w:p w14:paraId="531FC14C" w14:textId="6153274B" w:rsidR="008B5D00" w:rsidRDefault="00245CE7" w:rsidP="00936D07">
      <w:pPr>
        <w:spacing w:after="30"/>
        <w:ind w:firstLine="720"/>
        <w:rPr>
          <w:color w:val="000000"/>
        </w:rPr>
      </w:pPr>
      <w:r w:rsidRPr="00843F8A">
        <w:rPr>
          <w:color w:val="000000"/>
          <w:highlight w:val="yellow"/>
        </w:rPr>
        <w:t>Write a concluding sentence here</w:t>
      </w:r>
      <w:r w:rsidR="009F5B51" w:rsidRPr="00843F8A">
        <w:rPr>
          <w:color w:val="000000"/>
          <w:highlight w:val="yellow"/>
        </w:rPr>
        <w:t>.</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93E58EC" w14:textId="59BA090F" w:rsidR="00ED4AE0" w:rsidRDefault="00265EAC" w:rsidP="00A841BF">
      <w:pPr>
        <w:spacing w:after="30"/>
        <w:rPr>
          <w:color w:val="000000" w:themeColor="text1"/>
        </w:rPr>
      </w:pPr>
      <w:r>
        <w:rPr>
          <w:b/>
          <w:bCs/>
          <w:color w:val="000000" w:themeColor="text1"/>
        </w:rPr>
        <w:tab/>
      </w:r>
      <w:r w:rsidR="00A84EA4" w:rsidRPr="00843F8A">
        <w:rPr>
          <w:color w:val="000000" w:themeColor="text1"/>
          <w:highlight w:val="yellow"/>
        </w:rPr>
        <w:t>Write after confirm structure</w:t>
      </w:r>
      <w:r w:rsidR="009D5A37" w:rsidRPr="00843F8A">
        <w:rPr>
          <w:color w:val="000000" w:themeColor="text1"/>
          <w:highlight w:val="yellow"/>
        </w:rPr>
        <w:t xml:space="preserve"> with JK</w:t>
      </w:r>
      <w:r w:rsidR="00FE308F" w:rsidRPr="00843F8A">
        <w:rPr>
          <w:color w:val="000000" w:themeColor="text1"/>
          <w:highlight w:val="yellow"/>
        </w:rPr>
        <w:t>…</w:t>
      </w:r>
    </w:p>
    <w:p w14:paraId="32902F50" w14:textId="77777777" w:rsidR="00ED7565" w:rsidRDefault="00ED7565" w:rsidP="00DC11A0">
      <w:pPr>
        <w:spacing w:after="30"/>
        <w:ind w:firstLine="720"/>
      </w:pPr>
    </w:p>
    <w:p w14:paraId="5E730B1A" w14:textId="77777777" w:rsidR="00ED7565" w:rsidRDefault="00ED7565" w:rsidP="00DC11A0">
      <w:pPr>
        <w:spacing w:after="30"/>
        <w:ind w:firstLine="720"/>
      </w:pPr>
    </w:p>
    <w:p w14:paraId="7ABD3665" w14:textId="77777777" w:rsidR="00ED7565" w:rsidRDefault="00ED7565" w:rsidP="00DC11A0">
      <w:pPr>
        <w:spacing w:after="30"/>
        <w:ind w:firstLine="720"/>
      </w:pPr>
    </w:p>
    <w:p w14:paraId="4C08A40A" w14:textId="77777777" w:rsidR="00ED7565" w:rsidRDefault="00ED7565" w:rsidP="00DC11A0">
      <w:pPr>
        <w:spacing w:after="30"/>
        <w:ind w:firstLine="720"/>
      </w:pPr>
    </w:p>
    <w:p w14:paraId="4DBE594D" w14:textId="77777777" w:rsidR="00ED7565" w:rsidRDefault="00ED7565" w:rsidP="00DC11A0">
      <w:pPr>
        <w:spacing w:after="30"/>
        <w:ind w:firstLine="720"/>
      </w:pPr>
    </w:p>
    <w:p w14:paraId="4A47F0B9" w14:textId="77777777" w:rsidR="006C38E3" w:rsidRDefault="006C38E3" w:rsidP="00DC11A0">
      <w:pPr>
        <w:spacing w:after="30"/>
        <w:ind w:firstLine="720"/>
      </w:pPr>
    </w:p>
    <w:p w14:paraId="00D3A5E0" w14:textId="77777777" w:rsidR="00B969B5" w:rsidRDefault="00B969B5" w:rsidP="00A841BF"/>
    <w:p w14:paraId="7E5B0EC0" w14:textId="77777777" w:rsidR="009961A4" w:rsidRDefault="009961A4" w:rsidP="00A841BF"/>
    <w:p w14:paraId="0EFC9F8B" w14:textId="77777777" w:rsidR="009961A4" w:rsidRDefault="009961A4" w:rsidP="00A841BF"/>
    <w:p w14:paraId="5922CD3D" w14:textId="77777777" w:rsidR="009961A4" w:rsidRDefault="009961A4" w:rsidP="00A841BF"/>
    <w:p w14:paraId="5892F92C" w14:textId="77777777" w:rsidR="00E75AE9" w:rsidRDefault="00E75AE9" w:rsidP="00A841BF"/>
    <w:p w14:paraId="3BD9B6FA" w14:textId="16771FD7" w:rsidR="00A841BF" w:rsidRPr="00474C8E" w:rsidRDefault="00A841BF" w:rsidP="00A841BF">
      <w:r>
        <w:lastRenderedPageBreak/>
        <w:t>References</w:t>
      </w:r>
    </w:p>
    <w:p w14:paraId="047003C1" w14:textId="77777777" w:rsidR="009961A4" w:rsidRPr="009961A4" w:rsidRDefault="00000000" w:rsidP="009961A4">
      <w:pPr>
        <w:pStyle w:val="Bibliography"/>
      </w:pPr>
      <w:r>
        <w:fldChar w:fldCharType="begin"/>
      </w:r>
      <w:r w:rsidR="009961A4">
        <w:instrText xml:space="preserve"> ADDIN ZOTERO_BIBL {"uncited":[],"omitted":[],"custom":[]} CSL_BIBLIOGRAPHY </w:instrText>
      </w:r>
      <w:r>
        <w:fldChar w:fldCharType="separate"/>
      </w:r>
      <w:r w:rsidR="009961A4" w:rsidRPr="009961A4">
        <w:t xml:space="preserve">1. </w:t>
      </w:r>
      <w:r w:rsidR="009961A4" w:rsidRPr="009961A4">
        <w:tab/>
        <w:t xml:space="preserve">Dorsey ER, Johnston SC. The Impact of Clinical Trials in Neurology. In: Ravina B, Cummings J, McDermott M, et al. (eds) </w:t>
      </w:r>
      <w:r w:rsidR="009961A4" w:rsidRPr="009961A4">
        <w:rPr>
          <w:i/>
          <w:iCs/>
        </w:rPr>
        <w:t>Clinical Trials in Neurology: Design, Conduct, Analysis</w:t>
      </w:r>
      <w:r w:rsidR="009961A4" w:rsidRPr="009961A4">
        <w:t>. Cambridge: Cambridge University Press, pp. 1–7.</w:t>
      </w:r>
    </w:p>
    <w:p w14:paraId="584CBA69" w14:textId="77777777" w:rsidR="009961A4" w:rsidRPr="009961A4" w:rsidRDefault="009961A4" w:rsidP="009961A4">
      <w:pPr>
        <w:pStyle w:val="Bibliography"/>
      </w:pPr>
      <w:r w:rsidRPr="009961A4">
        <w:t xml:space="preserve">2. </w:t>
      </w:r>
      <w:r w:rsidRPr="009961A4">
        <w:tab/>
        <w:t xml:space="preserve">Feigin VL, Nichols E, Alam T, et al. Global, regional, and national burden of neurological disorders, 1990–2016: a systematic analysis for the Global Burden of Disease Study 2016. </w:t>
      </w:r>
      <w:r w:rsidRPr="009961A4">
        <w:rPr>
          <w:i/>
          <w:iCs/>
        </w:rPr>
        <w:t>The Lancet Neurology</w:t>
      </w:r>
      <w:r w:rsidRPr="009961A4">
        <w:t xml:space="preserve"> 2019; 18: 459–480.</w:t>
      </w:r>
    </w:p>
    <w:p w14:paraId="129829EF" w14:textId="77777777" w:rsidR="009961A4" w:rsidRPr="009961A4" w:rsidRDefault="009961A4" w:rsidP="009961A4">
      <w:pPr>
        <w:pStyle w:val="Bibliography"/>
      </w:pPr>
      <w:r w:rsidRPr="009961A4">
        <w:t xml:space="preserve">3. </w:t>
      </w:r>
      <w:r w:rsidRPr="009961A4">
        <w:tab/>
        <w:t xml:space="preserve">Gribkoff VK, Kaczmarek LK. The need for new approaches in CNS drug discovery: Why drugs have failed, and what can be done to improve outcomes. </w:t>
      </w:r>
      <w:r w:rsidRPr="009961A4">
        <w:rPr>
          <w:i/>
          <w:iCs/>
        </w:rPr>
        <w:t>Neuropharmacology</w:t>
      </w:r>
      <w:r w:rsidRPr="009961A4">
        <w:t xml:space="preserve"> 2017; 120: 11–19.</w:t>
      </w:r>
    </w:p>
    <w:p w14:paraId="728D7CDA" w14:textId="77777777" w:rsidR="009961A4" w:rsidRPr="009961A4" w:rsidRDefault="009961A4" w:rsidP="009961A4">
      <w:pPr>
        <w:pStyle w:val="Bibliography"/>
      </w:pPr>
      <w:r w:rsidRPr="009961A4">
        <w:t xml:space="preserve">4. </w:t>
      </w:r>
      <w:r w:rsidRPr="009961A4">
        <w:tab/>
        <w:t xml:space="preserve">Kimmelman J. Ethics in Clinical Trials Involving the Central Nervous System:: Risk, Benefit, Justice, and Integrity. In: Ravina B, Cummings J, McDermott M, et al. (eds) </w:t>
      </w:r>
      <w:r w:rsidRPr="009961A4">
        <w:rPr>
          <w:i/>
          <w:iCs/>
        </w:rPr>
        <w:t>Clinical Trials in Neurology: Design, Conduct, Analysis</w:t>
      </w:r>
      <w:r w:rsidRPr="009961A4">
        <w:t>. Cambridge: Cambridge University Press, pp. 173–186.</w:t>
      </w:r>
    </w:p>
    <w:p w14:paraId="38FBBEE4" w14:textId="77777777" w:rsidR="009961A4" w:rsidRPr="009961A4" w:rsidRDefault="009961A4" w:rsidP="009961A4">
      <w:pPr>
        <w:pStyle w:val="Bibliography"/>
      </w:pPr>
      <w:r w:rsidRPr="009961A4">
        <w:t xml:space="preserve">5. </w:t>
      </w:r>
      <w:r w:rsidRPr="009961A4">
        <w:tab/>
        <w:t xml:space="preserve">Pardridge WM. CSF, blood-brain barrier, and brain drug delivery. </w:t>
      </w:r>
      <w:r w:rsidRPr="009961A4">
        <w:rPr>
          <w:i/>
          <w:iCs/>
        </w:rPr>
        <w:t>Expert Opinion on Drug Delivery</w:t>
      </w:r>
      <w:r w:rsidRPr="009961A4">
        <w:t xml:space="preserve"> 2016; 13: 963–975.</w:t>
      </w:r>
    </w:p>
    <w:p w14:paraId="2CD708DF" w14:textId="77777777" w:rsidR="009961A4" w:rsidRPr="009961A4" w:rsidRDefault="009961A4" w:rsidP="009961A4">
      <w:pPr>
        <w:pStyle w:val="Bibliography"/>
      </w:pPr>
      <w:r w:rsidRPr="009961A4">
        <w:t xml:space="preserve">6. </w:t>
      </w:r>
      <w:r w:rsidRPr="009961A4">
        <w:tab/>
        <w:t xml:space="preserve">O’Neill GN. Unique Challenges in The Development of Therapies for Neurological Disorders. In: Ravina B, Cummings J, McDermott M, et al. (eds) </w:t>
      </w:r>
      <w:r w:rsidRPr="009961A4">
        <w:rPr>
          <w:i/>
          <w:iCs/>
        </w:rPr>
        <w:t>Clinical Trials in Neurology: Design, Conduct, Analysis</w:t>
      </w:r>
      <w:r w:rsidRPr="009961A4">
        <w:t>. Cambridge: Cambridge University Press, pp. 19–27.</w:t>
      </w:r>
    </w:p>
    <w:p w14:paraId="507C16E5" w14:textId="77777777" w:rsidR="009961A4" w:rsidRPr="009961A4" w:rsidRDefault="009961A4" w:rsidP="009961A4">
      <w:pPr>
        <w:pStyle w:val="Bibliography"/>
      </w:pPr>
      <w:r w:rsidRPr="009961A4">
        <w:t xml:space="preserve">7. </w:t>
      </w:r>
      <w:r w:rsidRPr="009961A4">
        <w:tab/>
        <w:t xml:space="preserve">Miller G. Is Pharma Running Out of Brainy Ideas? </w:t>
      </w:r>
      <w:r w:rsidRPr="009961A4">
        <w:rPr>
          <w:i/>
          <w:iCs/>
        </w:rPr>
        <w:t>Science</w:t>
      </w:r>
      <w:r w:rsidRPr="009961A4">
        <w:t xml:space="preserve"> 2010; 329: 502–504.</w:t>
      </w:r>
    </w:p>
    <w:p w14:paraId="43873EC2" w14:textId="77777777" w:rsidR="009961A4" w:rsidRPr="009961A4" w:rsidRDefault="009961A4" w:rsidP="009961A4">
      <w:pPr>
        <w:pStyle w:val="Bibliography"/>
      </w:pPr>
      <w:r w:rsidRPr="009961A4">
        <w:t xml:space="preserve">8. </w:t>
      </w:r>
      <w:r w:rsidRPr="009961A4">
        <w:tab/>
        <w:t xml:space="preserve">Choi DW, Armitage R, Brady LS, et al. Medicines for the mind: policy-based ‘pull’ incentives for creating breakthrough CNS drugs. </w:t>
      </w:r>
      <w:r w:rsidRPr="009961A4">
        <w:rPr>
          <w:i/>
          <w:iCs/>
        </w:rPr>
        <w:t>Neuron</w:t>
      </w:r>
      <w:r w:rsidRPr="009961A4">
        <w:t xml:space="preserve"> 2014; 84: 554–563.</w:t>
      </w:r>
    </w:p>
    <w:p w14:paraId="367F8413" w14:textId="77777777" w:rsidR="009961A4" w:rsidRPr="009961A4" w:rsidRDefault="009961A4" w:rsidP="009961A4">
      <w:pPr>
        <w:pStyle w:val="Bibliography"/>
      </w:pPr>
      <w:r w:rsidRPr="009961A4">
        <w:t xml:space="preserve">9. </w:t>
      </w:r>
      <w:r w:rsidRPr="009961A4">
        <w:tab/>
        <w:t xml:space="preserve">Kaitlin K. CNS Drugs Take Longer to Develop and Have Lower Success Rates Than Other Drugs, According to the Tufts Center for the Study of Drug Development. </w:t>
      </w:r>
      <w:r w:rsidRPr="009961A4">
        <w:rPr>
          <w:i/>
          <w:iCs/>
        </w:rPr>
        <w:t>Tufts University, Tufts Center for the Study of Drug Development;</w:t>
      </w:r>
      <w:r w:rsidRPr="009961A4">
        <w:t>, https://www.globenewswire.com/news-release/2014/11/04/1187459/0/en/CNS-Drugs-Take-Longer-to-Develop-and-Have-Lower-Success-Rates-Than-Other-Drugs-According-to-the-Tufts-Center-for-the-Study-of-Drug-Development.html (2014, accessed 14 March 2023).</w:t>
      </w:r>
    </w:p>
    <w:p w14:paraId="54FAA072" w14:textId="77777777" w:rsidR="009961A4" w:rsidRPr="009961A4" w:rsidRDefault="009961A4" w:rsidP="009961A4">
      <w:pPr>
        <w:pStyle w:val="Bibliography"/>
      </w:pPr>
      <w:r w:rsidRPr="009961A4">
        <w:t xml:space="preserve">10. </w:t>
      </w:r>
      <w:r w:rsidRPr="009961A4">
        <w:tab/>
        <w:t xml:space="preserve">Plascencia-Villa G, Perry G. Status and future directions of clinical trials in Alzheimer’s disease. </w:t>
      </w:r>
      <w:r w:rsidRPr="009961A4">
        <w:rPr>
          <w:i/>
          <w:iCs/>
        </w:rPr>
        <w:t>Int Rev Neurobiol</w:t>
      </w:r>
      <w:r w:rsidRPr="009961A4">
        <w:t xml:space="preserve"> 2020; 154: 3–50.</w:t>
      </w:r>
    </w:p>
    <w:p w14:paraId="2DEA238F" w14:textId="77777777" w:rsidR="009961A4" w:rsidRPr="009961A4" w:rsidRDefault="009961A4" w:rsidP="009961A4">
      <w:pPr>
        <w:pStyle w:val="Bibliography"/>
      </w:pPr>
      <w:r w:rsidRPr="009961A4">
        <w:t xml:space="preserve">11. </w:t>
      </w:r>
      <w:r w:rsidRPr="009961A4">
        <w:tab/>
        <w:t xml:space="preserve">Poole RM. The Sequence of Clinical Development. In: Ravina B, Cummings J, McDermott M, et al. (eds) </w:t>
      </w:r>
      <w:r w:rsidRPr="009961A4">
        <w:rPr>
          <w:i/>
          <w:iCs/>
        </w:rPr>
        <w:t>Clinical Trials in Neurology: Design, Conduct, Analysis</w:t>
      </w:r>
      <w:r w:rsidRPr="009961A4">
        <w:t>. Cambridge: Cambridge University Press, pp. 8–18.</w:t>
      </w:r>
    </w:p>
    <w:p w14:paraId="0A62FF3E" w14:textId="77777777" w:rsidR="009961A4" w:rsidRPr="009961A4" w:rsidRDefault="009961A4" w:rsidP="009961A4">
      <w:pPr>
        <w:pStyle w:val="Bibliography"/>
      </w:pPr>
      <w:r w:rsidRPr="009961A4">
        <w:t xml:space="preserve">12. </w:t>
      </w:r>
      <w:r w:rsidRPr="009961A4">
        <w:tab/>
        <w:t xml:space="preserve">Friedman LG, McKeehan N, Hara Y, et al. Value-Generating Exploratory Trials in Neurodegenerative Dementias. </w:t>
      </w:r>
      <w:r w:rsidRPr="009961A4">
        <w:rPr>
          <w:i/>
          <w:iCs/>
        </w:rPr>
        <w:t>Neurology</w:t>
      </w:r>
      <w:r w:rsidRPr="009961A4">
        <w:t xml:space="preserve"> 2021; 96: 944–954.</w:t>
      </w:r>
    </w:p>
    <w:p w14:paraId="12E69C48" w14:textId="77777777" w:rsidR="009961A4" w:rsidRPr="009961A4" w:rsidRDefault="009961A4" w:rsidP="009961A4">
      <w:pPr>
        <w:pStyle w:val="Bibliography"/>
      </w:pPr>
      <w:r w:rsidRPr="009961A4">
        <w:lastRenderedPageBreak/>
        <w:t xml:space="preserve">13. </w:t>
      </w:r>
      <w:r w:rsidRPr="009961A4">
        <w:tab/>
        <w:t xml:space="preserve">Harmon A. New Drugs Stir Debate on Rules of Clinical Trials. </w:t>
      </w:r>
      <w:r w:rsidRPr="009961A4">
        <w:rPr>
          <w:i/>
          <w:iCs/>
        </w:rPr>
        <w:t>The New York Times</w:t>
      </w:r>
      <w:r w:rsidRPr="009961A4">
        <w:t>, 19 September 2010, https://www.nytimes.com/2010/09/19/health/research/19trial.html (19 September 2010, accessed 7 March 2023).</w:t>
      </w:r>
    </w:p>
    <w:p w14:paraId="340636D2" w14:textId="77777777" w:rsidR="009961A4" w:rsidRPr="009961A4" w:rsidRDefault="009961A4" w:rsidP="009961A4">
      <w:pPr>
        <w:pStyle w:val="Bibliography"/>
      </w:pPr>
      <w:r w:rsidRPr="009961A4">
        <w:t xml:space="preserve">14. </w:t>
      </w:r>
      <w:r w:rsidRPr="009961A4">
        <w:tab/>
        <w:t xml:space="preserve">Cummings J, Aisen PS, DuBois B, et al. Drug development in Alzheimer’s disease: the path to 2025. </w:t>
      </w:r>
      <w:r w:rsidRPr="009961A4">
        <w:rPr>
          <w:i/>
          <w:iCs/>
        </w:rPr>
        <w:t>Alzheimers Res Ther</w:t>
      </w:r>
      <w:r w:rsidRPr="009961A4">
        <w:t xml:space="preserve"> 2016; 8: 39.</w:t>
      </w:r>
    </w:p>
    <w:p w14:paraId="6D71E6C2" w14:textId="77777777" w:rsidR="009961A4" w:rsidRPr="009961A4" w:rsidRDefault="009961A4" w:rsidP="009961A4">
      <w:pPr>
        <w:pStyle w:val="Bibliography"/>
      </w:pPr>
      <w:r w:rsidRPr="009961A4">
        <w:t xml:space="preserve">15. </w:t>
      </w:r>
      <w:r w:rsidRPr="009961A4">
        <w:tab/>
        <w:t xml:space="preserve">Scott TJ, O’Connor AC, Link AN, et al. Economic analysis of opportunities to accelerate Alzheimer’s disease research and development. </w:t>
      </w:r>
      <w:r w:rsidRPr="009961A4">
        <w:rPr>
          <w:i/>
          <w:iCs/>
        </w:rPr>
        <w:t>Ann N Y Acad Sci</w:t>
      </w:r>
      <w:r w:rsidRPr="009961A4">
        <w:t xml:space="preserve"> 2014; 1313: 17–34.</w:t>
      </w:r>
    </w:p>
    <w:p w14:paraId="45AEA3D3" w14:textId="77777777" w:rsidR="009961A4" w:rsidRPr="009961A4" w:rsidRDefault="009961A4" w:rsidP="009961A4">
      <w:pPr>
        <w:pStyle w:val="Bibliography"/>
      </w:pPr>
      <w:r w:rsidRPr="009961A4">
        <w:t xml:space="preserve">16. </w:t>
      </w:r>
      <w:r w:rsidRPr="009961A4">
        <w:tab/>
        <w:t xml:space="preserve">Hunsberger S, Zhao Y, Simon R. A Comparison of Phase II Study Strategies. </w:t>
      </w:r>
      <w:r w:rsidRPr="009961A4">
        <w:rPr>
          <w:i/>
          <w:iCs/>
        </w:rPr>
        <w:t>Clin Cancer Res</w:t>
      </w:r>
      <w:r w:rsidRPr="009961A4">
        <w:t xml:space="preserve"> 2009; 15: 5950–5955.</w:t>
      </w:r>
    </w:p>
    <w:p w14:paraId="57CFBF86" w14:textId="77777777" w:rsidR="009961A4" w:rsidRPr="009961A4" w:rsidRDefault="009961A4" w:rsidP="009961A4">
      <w:pPr>
        <w:pStyle w:val="Bibliography"/>
      </w:pPr>
      <w:r w:rsidRPr="009961A4">
        <w:t xml:space="preserve">17. </w:t>
      </w:r>
      <w:r w:rsidRPr="009961A4">
        <w:tab/>
        <w:t xml:space="preserve">Thall PF. A review of phase 2-3 clinical trial designs. </w:t>
      </w:r>
      <w:r w:rsidRPr="009961A4">
        <w:rPr>
          <w:i/>
          <w:iCs/>
        </w:rPr>
        <w:t>Lifetime Data Anal</w:t>
      </w:r>
      <w:r w:rsidRPr="009961A4">
        <w:t xml:space="preserve"> 2008; 14: 37–53.</w:t>
      </w:r>
    </w:p>
    <w:p w14:paraId="57F36AC5" w14:textId="77777777" w:rsidR="009961A4" w:rsidRPr="009961A4" w:rsidRDefault="009961A4" w:rsidP="009961A4">
      <w:pPr>
        <w:pStyle w:val="Bibliography"/>
      </w:pPr>
      <w:r w:rsidRPr="009961A4">
        <w:t xml:space="preserve">18. </w:t>
      </w:r>
      <w:r w:rsidRPr="009961A4">
        <w:tab/>
        <w:t xml:space="preserve">Coffey CS. Adaptive Design Across Stages of Therapeutic Development. In: Ravina B, Cummings J, McDermott M, et al. (eds) </w:t>
      </w:r>
      <w:r w:rsidRPr="009961A4">
        <w:rPr>
          <w:i/>
          <w:iCs/>
        </w:rPr>
        <w:t>Clinical Trials in Neurology: Design, Conduct, Analysis</w:t>
      </w:r>
      <w:r w:rsidRPr="009961A4">
        <w:t>. Cambridge: Cambridge University Press, pp. 91–100.</w:t>
      </w:r>
    </w:p>
    <w:p w14:paraId="3053E168" w14:textId="77777777" w:rsidR="009961A4" w:rsidRPr="009961A4" w:rsidRDefault="009961A4" w:rsidP="009961A4">
      <w:pPr>
        <w:pStyle w:val="Bibliography"/>
      </w:pPr>
      <w:r w:rsidRPr="009961A4">
        <w:t xml:space="preserve">19. </w:t>
      </w:r>
      <w:r w:rsidRPr="009961A4">
        <w:tab/>
        <w:t xml:space="preserve">Cummings JL. Optimizing phase II of drug development for disease-modifying compounds. </w:t>
      </w:r>
      <w:r w:rsidRPr="009961A4">
        <w:rPr>
          <w:i/>
          <w:iCs/>
        </w:rPr>
        <w:t>Alzheimers Dement</w:t>
      </w:r>
      <w:r w:rsidRPr="009961A4">
        <w:t xml:space="preserve"> 2008; 4: S15-20.</w:t>
      </w:r>
    </w:p>
    <w:p w14:paraId="1CFB2475" w14:textId="77777777" w:rsidR="009961A4" w:rsidRPr="009961A4" w:rsidRDefault="009961A4" w:rsidP="009961A4">
      <w:pPr>
        <w:pStyle w:val="Bibliography"/>
      </w:pPr>
      <w:r w:rsidRPr="009961A4">
        <w:t xml:space="preserve">20. </w:t>
      </w:r>
      <w:r w:rsidRPr="009961A4">
        <w:tab/>
        <w:t xml:space="preserve">Jahanshahi M, Gregg K, Davis G, et al. The Use of External Controls in FDA Regulatory Decision Making. </w:t>
      </w:r>
      <w:r w:rsidRPr="009961A4">
        <w:rPr>
          <w:i/>
          <w:iCs/>
        </w:rPr>
        <w:t>Ther Innov Regul Sci</w:t>
      </w:r>
      <w:r w:rsidRPr="009961A4">
        <w:t xml:space="preserve"> 2021; 55: 1019–1035.</w:t>
      </w:r>
    </w:p>
    <w:p w14:paraId="69B24F87" w14:textId="77777777" w:rsidR="009961A4" w:rsidRPr="009961A4" w:rsidRDefault="009961A4" w:rsidP="009961A4">
      <w:pPr>
        <w:pStyle w:val="Bibliography"/>
      </w:pPr>
      <w:r w:rsidRPr="009961A4">
        <w:t xml:space="preserve">21. </w:t>
      </w:r>
      <w:r w:rsidRPr="009961A4">
        <w:tab/>
        <w:t xml:space="preserve">Schneider LS. Pragmatic Trials and Repurposed Drugs for Alzheimer Disease. </w:t>
      </w:r>
      <w:r w:rsidRPr="009961A4">
        <w:rPr>
          <w:i/>
          <w:iCs/>
        </w:rPr>
        <w:t>JAMA Neurol</w:t>
      </w:r>
      <w:r w:rsidRPr="009961A4">
        <w:t xml:space="preserve"> 2020; 77: 162–163.</w:t>
      </w:r>
    </w:p>
    <w:p w14:paraId="78A1E2A1" w14:textId="77777777" w:rsidR="009961A4" w:rsidRPr="009961A4" w:rsidRDefault="009961A4" w:rsidP="009961A4">
      <w:pPr>
        <w:pStyle w:val="Bibliography"/>
      </w:pPr>
      <w:r w:rsidRPr="009961A4">
        <w:t xml:space="preserve">22. </w:t>
      </w:r>
      <w:r w:rsidRPr="009961A4">
        <w:tab/>
        <w:t xml:space="preserve">Fournier CN. Considerations for Amyotrophic Lateral Sclerosis (ALS) Clinical Trial Design. </w:t>
      </w:r>
      <w:r w:rsidRPr="009961A4">
        <w:rPr>
          <w:i/>
          <w:iCs/>
        </w:rPr>
        <w:t>Neurotherapeutics</w:t>
      </w:r>
      <w:r w:rsidRPr="009961A4">
        <w:t xml:space="preserve"> 2022; 19: 1180–1192.</w:t>
      </w:r>
    </w:p>
    <w:p w14:paraId="75802C9A" w14:textId="77777777" w:rsidR="009961A4" w:rsidRPr="009961A4" w:rsidRDefault="009961A4" w:rsidP="009961A4">
      <w:pPr>
        <w:pStyle w:val="Bibliography"/>
      </w:pPr>
      <w:r w:rsidRPr="009961A4">
        <w:t xml:space="preserve">23. </w:t>
      </w:r>
      <w:r w:rsidRPr="009961A4">
        <w:tab/>
        <w:t xml:space="preserve">Qureshi AI, Lobanova I, Huang W, et al. Lessons Learned from Phase II and Phase III Trials Investigating Therapeutic Agents for Cerebral Ischemia Associated with Aneurysmal Subarachnoid Hemorrhage. </w:t>
      </w:r>
      <w:r w:rsidRPr="009961A4">
        <w:rPr>
          <w:i/>
          <w:iCs/>
        </w:rPr>
        <w:t>Neurocrit Care</w:t>
      </w:r>
      <w:r w:rsidRPr="009961A4">
        <w:t xml:space="preserve"> 2022; 36: 662–681.</w:t>
      </w:r>
    </w:p>
    <w:p w14:paraId="513C025C" w14:textId="77777777" w:rsidR="009961A4" w:rsidRPr="009961A4" w:rsidRDefault="009961A4" w:rsidP="009961A4">
      <w:pPr>
        <w:pStyle w:val="Bibliography"/>
      </w:pPr>
      <w:r w:rsidRPr="009961A4">
        <w:t xml:space="preserve">24. </w:t>
      </w:r>
      <w:r w:rsidRPr="009961A4">
        <w:tab/>
        <w:t xml:space="preserve">Yeatts SD. Novel Methodologic Approaches to Phase I, II, and III Trials. </w:t>
      </w:r>
      <w:r w:rsidRPr="009961A4">
        <w:rPr>
          <w:i/>
          <w:iCs/>
        </w:rPr>
        <w:t>Stroke</w:t>
      </w:r>
      <w:r w:rsidRPr="009961A4">
        <w:t xml:space="preserve"> 2013; 44: S116–S118.</w:t>
      </w:r>
    </w:p>
    <w:p w14:paraId="06336B5A" w14:textId="77777777" w:rsidR="009961A4" w:rsidRPr="009961A4" w:rsidRDefault="009961A4" w:rsidP="009961A4">
      <w:pPr>
        <w:pStyle w:val="Bibliography"/>
      </w:pPr>
      <w:r w:rsidRPr="009961A4">
        <w:t xml:space="preserve">25. </w:t>
      </w:r>
      <w:r w:rsidRPr="009961A4">
        <w:tab/>
        <w:t>HEALEY ALS Platform Trial, https://clinicaltrials.gov/ct2/show/NCT04297683 (2023, accessed 17 June 2023).</w:t>
      </w:r>
    </w:p>
    <w:p w14:paraId="7DAA0CB2" w14:textId="77777777" w:rsidR="009961A4" w:rsidRPr="009961A4" w:rsidRDefault="009961A4" w:rsidP="009961A4">
      <w:pPr>
        <w:pStyle w:val="Bibliography"/>
      </w:pPr>
      <w:r w:rsidRPr="009961A4">
        <w:t xml:space="preserve">26. </w:t>
      </w:r>
      <w:r w:rsidRPr="009961A4">
        <w:tab/>
        <w:t xml:space="preserve">Howard R, Zubko O, Bradley R, et al. Minocycline at 2 Different Dosages vs Placebo for Patients With Mild Alzheimer Disease: A Randomized Clinical Trial. </w:t>
      </w:r>
      <w:r w:rsidRPr="009961A4">
        <w:rPr>
          <w:i/>
          <w:iCs/>
        </w:rPr>
        <w:t>JAMA Neurology</w:t>
      </w:r>
      <w:r w:rsidRPr="009961A4">
        <w:t xml:space="preserve"> 2020; 77: 164–174.</w:t>
      </w:r>
    </w:p>
    <w:p w14:paraId="7FB600EC" w14:textId="77777777" w:rsidR="009961A4" w:rsidRPr="009961A4" w:rsidRDefault="009961A4" w:rsidP="009961A4">
      <w:pPr>
        <w:pStyle w:val="Bibliography"/>
      </w:pPr>
      <w:r w:rsidRPr="009961A4">
        <w:t xml:space="preserve">27. </w:t>
      </w:r>
      <w:r w:rsidRPr="009961A4">
        <w:tab/>
        <w:t xml:space="preserve">Creanor S, Vickery J, Eyre V, et al. Two-arm randomised futility trials: PD-stat - a futility trial of a potential neuroprotective treatment in people with Parkinson’s disease. </w:t>
      </w:r>
      <w:r w:rsidRPr="009961A4">
        <w:rPr>
          <w:i/>
          <w:iCs/>
        </w:rPr>
        <w:t>Trials</w:t>
      </w:r>
      <w:r w:rsidRPr="009961A4">
        <w:t xml:space="preserve"> 2015; 16: P236.</w:t>
      </w:r>
    </w:p>
    <w:p w14:paraId="044E4C1C" w14:textId="77777777" w:rsidR="009961A4" w:rsidRPr="009961A4" w:rsidRDefault="009961A4" w:rsidP="009961A4">
      <w:pPr>
        <w:pStyle w:val="Bibliography"/>
      </w:pPr>
      <w:r w:rsidRPr="009961A4">
        <w:lastRenderedPageBreak/>
        <w:t xml:space="preserve">28. </w:t>
      </w:r>
      <w:r w:rsidRPr="009961A4">
        <w:tab/>
        <w:t xml:space="preserve">van den Berg LH, Sorenson E, Gronseth G, et al. Revised Airlie House consensus guidelines for design and implementation of ALS clinical trials. </w:t>
      </w:r>
      <w:r w:rsidRPr="009961A4">
        <w:rPr>
          <w:i/>
          <w:iCs/>
        </w:rPr>
        <w:t>Neurology</w:t>
      </w:r>
      <w:r w:rsidRPr="009961A4">
        <w:t xml:space="preserve"> 2019; 92: e1610–e1623.</w:t>
      </w:r>
    </w:p>
    <w:p w14:paraId="4ACA70B7" w14:textId="77777777" w:rsidR="009961A4" w:rsidRPr="009961A4" w:rsidRDefault="009961A4" w:rsidP="009961A4">
      <w:pPr>
        <w:pStyle w:val="Bibliography"/>
      </w:pPr>
      <w:r w:rsidRPr="009961A4">
        <w:t xml:space="preserve">29. </w:t>
      </w:r>
      <w:r w:rsidRPr="009961A4">
        <w:tab/>
        <w:t xml:space="preserve">Ontaneda D, Fox RJ, Chataway J. Clinical trials in progressive multiple sclerosis: lessons learned and future perspectives. </w:t>
      </w:r>
      <w:r w:rsidRPr="009961A4">
        <w:rPr>
          <w:i/>
          <w:iCs/>
        </w:rPr>
        <w:t>Lancet Neurol</w:t>
      </w:r>
      <w:r w:rsidRPr="009961A4">
        <w:t xml:space="preserve"> 2015; 14: 208–223.</w:t>
      </w:r>
    </w:p>
    <w:p w14:paraId="5352EC34" w14:textId="77777777" w:rsidR="009961A4" w:rsidRPr="009961A4" w:rsidRDefault="009961A4" w:rsidP="009961A4">
      <w:pPr>
        <w:pStyle w:val="Bibliography"/>
      </w:pPr>
      <w:r w:rsidRPr="009961A4">
        <w:t xml:space="preserve">30. </w:t>
      </w:r>
      <w:r w:rsidRPr="009961A4">
        <w:tab/>
        <w:t xml:space="preserve">Gold M. Phase II clinical trials of anti–amyloid β antibodies: When is enough, enough? </w:t>
      </w:r>
      <w:r w:rsidRPr="009961A4">
        <w:rPr>
          <w:i/>
          <w:iCs/>
        </w:rPr>
        <w:t>Alzheimers Dement (N Y)</w:t>
      </w:r>
      <w:r w:rsidRPr="009961A4">
        <w:t xml:space="preserve"> 2017; 3: 402–409.</w:t>
      </w:r>
    </w:p>
    <w:p w14:paraId="2F3C6AEC" w14:textId="77777777" w:rsidR="009961A4" w:rsidRPr="009961A4" w:rsidRDefault="009961A4" w:rsidP="009961A4">
      <w:pPr>
        <w:pStyle w:val="Bibliography"/>
      </w:pPr>
      <w:r w:rsidRPr="009961A4">
        <w:t xml:space="preserve">31. </w:t>
      </w:r>
      <w:r w:rsidRPr="009961A4">
        <w:tab/>
        <w:t xml:space="preserve">Egan MF, Kost J, Tariot PN, et al. Randomized Trial of Verubecestat for Mild-to-Moderate Alzheimer’s Disease. </w:t>
      </w:r>
      <w:r w:rsidRPr="009961A4">
        <w:rPr>
          <w:i/>
          <w:iCs/>
        </w:rPr>
        <w:t>New England Journal of Medicine</w:t>
      </w:r>
      <w:r w:rsidRPr="009961A4">
        <w:t xml:space="preserve"> 2018; 378: 1691–1703.</w:t>
      </w:r>
    </w:p>
    <w:p w14:paraId="3BDEA605" w14:textId="77777777" w:rsidR="009961A4" w:rsidRPr="009961A4" w:rsidRDefault="009961A4" w:rsidP="009961A4">
      <w:pPr>
        <w:pStyle w:val="Bibliography"/>
      </w:pPr>
      <w:r w:rsidRPr="009961A4">
        <w:t xml:space="preserve">32. </w:t>
      </w:r>
      <w:r w:rsidRPr="009961A4">
        <w:tab/>
        <w:t xml:space="preserve">Budd Haeberlein S, Aisen PS, Barkhof F, et al. Two Randomized Phase 3 Studies of Aducanumab in Early Alzheimer’s Disease. </w:t>
      </w:r>
      <w:r w:rsidRPr="009961A4">
        <w:rPr>
          <w:i/>
          <w:iCs/>
        </w:rPr>
        <w:t>J Prev Alzheimers Dis</w:t>
      </w:r>
      <w:r w:rsidRPr="009961A4">
        <w:t xml:space="preserve"> 2022; 9: 197–210.</w:t>
      </w:r>
    </w:p>
    <w:p w14:paraId="6793CFD3" w14:textId="77777777" w:rsidR="009961A4" w:rsidRPr="009961A4" w:rsidRDefault="009961A4" w:rsidP="009961A4">
      <w:pPr>
        <w:pStyle w:val="Bibliography"/>
      </w:pPr>
      <w:r w:rsidRPr="009961A4">
        <w:t xml:space="preserve">33. </w:t>
      </w:r>
      <w:r w:rsidRPr="009961A4">
        <w:tab/>
        <w:t xml:space="preserve">Feustel AC, MacPherson A, Fergusson DA, et al. Risks and benefits of unapproved disease-modifying treatments for neurodegenerative disease. </w:t>
      </w:r>
      <w:r w:rsidRPr="009961A4">
        <w:rPr>
          <w:i/>
          <w:iCs/>
        </w:rPr>
        <w:t>Neurology</w:t>
      </w:r>
      <w:r w:rsidRPr="009961A4">
        <w:t xml:space="preserve"> 2020; 94: e1–e14.</w:t>
      </w:r>
    </w:p>
    <w:p w14:paraId="2C98D2D5" w14:textId="77777777" w:rsidR="009961A4" w:rsidRPr="009961A4" w:rsidRDefault="009961A4" w:rsidP="009961A4">
      <w:pPr>
        <w:pStyle w:val="Bibliography"/>
      </w:pPr>
      <w:r w:rsidRPr="009961A4">
        <w:t xml:space="preserve">34. </w:t>
      </w:r>
      <w:r w:rsidRPr="009961A4">
        <w:tab/>
        <w:t xml:space="preserve">Fox RJ, Chataway J. Advancing Trial Design in Progressive Multiple Sclerosis. </w:t>
      </w:r>
      <w:r w:rsidRPr="009961A4">
        <w:rPr>
          <w:i/>
          <w:iCs/>
        </w:rPr>
        <w:t>Mult Scler</w:t>
      </w:r>
      <w:r w:rsidRPr="009961A4">
        <w:t xml:space="preserve"> 2017; 23: 1573–1578.</w:t>
      </w:r>
    </w:p>
    <w:p w14:paraId="7DDCEE8C" w14:textId="77777777" w:rsidR="009961A4" w:rsidRPr="009961A4" w:rsidRDefault="009961A4" w:rsidP="009961A4">
      <w:pPr>
        <w:pStyle w:val="Bibliography"/>
      </w:pPr>
      <w:r w:rsidRPr="009961A4">
        <w:t xml:space="preserve">35. </w:t>
      </w:r>
      <w:r w:rsidRPr="009961A4">
        <w:tab/>
        <w:t xml:space="preserve">Mullane K, Williams M. Alzheimer’s disease (AD) therapeutics – 1: Repeated clinical failures continue to question the amyloid hypothesis of AD and the current understanding of AD causality. </w:t>
      </w:r>
      <w:r w:rsidRPr="009961A4">
        <w:rPr>
          <w:i/>
          <w:iCs/>
        </w:rPr>
        <w:t>Biochemical Pharmacology</w:t>
      </w:r>
      <w:r w:rsidRPr="009961A4">
        <w:t xml:space="preserve"> 2018; 158: 359–375.</w:t>
      </w:r>
    </w:p>
    <w:p w14:paraId="1FB86167" w14:textId="77777777" w:rsidR="009961A4" w:rsidRPr="009961A4" w:rsidRDefault="009961A4" w:rsidP="009961A4">
      <w:pPr>
        <w:pStyle w:val="Bibliography"/>
      </w:pPr>
      <w:r w:rsidRPr="009961A4">
        <w:t xml:space="preserve">36. </w:t>
      </w:r>
      <w:r w:rsidRPr="009961A4">
        <w:tab/>
        <w:t xml:space="preserve">Mitsumoto H, Brooks BR, Silani V. Clinical trials in amyotrophic lateral sclerosis: why so many negative trials and how can trials be improved? </w:t>
      </w:r>
      <w:r w:rsidRPr="009961A4">
        <w:rPr>
          <w:i/>
          <w:iCs/>
        </w:rPr>
        <w:t>Lancet Neurol</w:t>
      </w:r>
      <w:r w:rsidRPr="009961A4">
        <w:t xml:space="preserve"> 2014; 13: 1127–1138.</w:t>
      </w:r>
    </w:p>
    <w:p w14:paraId="7F7D7FA9" w14:textId="77777777" w:rsidR="009961A4" w:rsidRPr="009961A4" w:rsidRDefault="009961A4" w:rsidP="009961A4">
      <w:pPr>
        <w:pStyle w:val="Bibliography"/>
      </w:pPr>
      <w:r w:rsidRPr="009961A4">
        <w:t xml:space="preserve">37. </w:t>
      </w:r>
      <w:r w:rsidRPr="009961A4">
        <w:tab/>
        <w:t xml:space="preserve">Commissioner O of the. 22 Case Studies Where Phase 2 and Phase 3 Trials Had Divergent Results. </w:t>
      </w:r>
      <w:r w:rsidRPr="009961A4">
        <w:rPr>
          <w:i/>
          <w:iCs/>
        </w:rPr>
        <w:t>FDA</w:t>
      </w:r>
      <w:r w:rsidRPr="009961A4">
        <w:t>, https://www.fda.gov/about-fda/reports/22-case-studies-where-phase-2-and-phase-3-trials-had-divergent-results (2019, accessed 11 October 2020).</w:t>
      </w:r>
    </w:p>
    <w:p w14:paraId="0C976F08" w14:textId="77777777" w:rsidR="009961A4" w:rsidRPr="009961A4" w:rsidRDefault="009961A4" w:rsidP="009961A4">
      <w:pPr>
        <w:pStyle w:val="Bibliography"/>
      </w:pPr>
      <w:r w:rsidRPr="009961A4">
        <w:t xml:space="preserve">38. </w:t>
      </w:r>
      <w:r w:rsidRPr="009961A4">
        <w:tab/>
        <w:t xml:space="preserve">Holloway RG, Siderowf AD. Selecting Outcome Measures. In: Ravina B, Cummings J, McDermott M, et al. (eds) </w:t>
      </w:r>
      <w:r w:rsidRPr="009961A4">
        <w:rPr>
          <w:i/>
          <w:iCs/>
        </w:rPr>
        <w:t>Clinical Trials in Neurology: Design, Conduct, Analysis</w:t>
      </w:r>
      <w:r w:rsidRPr="009961A4">
        <w:t>. Cambridge: Cambridge University Press, pp. 69–77.</w:t>
      </w:r>
    </w:p>
    <w:p w14:paraId="288B4A78" w14:textId="77777777" w:rsidR="009961A4" w:rsidRPr="009961A4" w:rsidRDefault="009961A4" w:rsidP="009961A4">
      <w:pPr>
        <w:pStyle w:val="Bibliography"/>
      </w:pPr>
      <w:r w:rsidRPr="009961A4">
        <w:t xml:space="preserve">39. </w:t>
      </w:r>
      <w:r w:rsidRPr="009961A4">
        <w:tab/>
        <w:t xml:space="preserve">Kimmelman J, London AJ. The Structure of Clinical Translation: Efficiency, Information, and Ethics. </w:t>
      </w:r>
      <w:r w:rsidRPr="009961A4">
        <w:rPr>
          <w:i/>
          <w:iCs/>
        </w:rPr>
        <w:t>Hastings Center Report</w:t>
      </w:r>
      <w:r w:rsidRPr="009961A4">
        <w:t xml:space="preserve"> 2015; 45: 27–39.</w:t>
      </w:r>
    </w:p>
    <w:p w14:paraId="02B498CB" w14:textId="77777777" w:rsidR="009961A4" w:rsidRPr="009961A4" w:rsidRDefault="009961A4" w:rsidP="009961A4">
      <w:pPr>
        <w:pStyle w:val="Bibliography"/>
      </w:pPr>
      <w:r w:rsidRPr="009961A4">
        <w:t xml:space="preserve">40. </w:t>
      </w:r>
      <w:r w:rsidRPr="009961A4">
        <w:tab/>
        <w:t xml:space="preserve">Howard RB, Sayeed I, Stein DG. Suboptimal Dosing Parameters as Possible Factors in the Negative Phase III Clinical Trials of Progesterone for Traumatic Brain Injury. </w:t>
      </w:r>
      <w:r w:rsidRPr="009961A4">
        <w:rPr>
          <w:i/>
          <w:iCs/>
        </w:rPr>
        <w:t>J Neurotrauma</w:t>
      </w:r>
      <w:r w:rsidRPr="009961A4">
        <w:t xml:space="preserve"> 2017; 34: 1915–1918.</w:t>
      </w:r>
    </w:p>
    <w:p w14:paraId="655643E3" w14:textId="77777777" w:rsidR="009961A4" w:rsidRPr="009961A4" w:rsidRDefault="009961A4" w:rsidP="009961A4">
      <w:pPr>
        <w:pStyle w:val="Bibliography"/>
      </w:pPr>
      <w:r w:rsidRPr="009961A4">
        <w:t xml:space="preserve">41. </w:t>
      </w:r>
      <w:r w:rsidRPr="009961A4">
        <w:tab/>
        <w:t xml:space="preserve">Lammertse D, Tuszynski M, Steeves J, et al. Guidelines for the conduct of clinical trials for spinal cord injury as developed by the ICCP panel: clinical trial design. </w:t>
      </w:r>
      <w:r w:rsidRPr="009961A4">
        <w:rPr>
          <w:i/>
          <w:iCs/>
        </w:rPr>
        <w:t>Spinal Cord</w:t>
      </w:r>
      <w:r w:rsidRPr="009961A4">
        <w:t xml:space="preserve"> 2007; 45: 232–242.</w:t>
      </w:r>
    </w:p>
    <w:p w14:paraId="397758BF" w14:textId="77777777" w:rsidR="009961A4" w:rsidRPr="009961A4" w:rsidRDefault="009961A4" w:rsidP="009961A4">
      <w:pPr>
        <w:pStyle w:val="Bibliography"/>
      </w:pPr>
      <w:r w:rsidRPr="009961A4">
        <w:lastRenderedPageBreak/>
        <w:t xml:space="preserve">42. </w:t>
      </w:r>
      <w:r w:rsidRPr="009961A4">
        <w:tab/>
        <w:t xml:space="preserve">Stein DG. Lost in translation: understanding the failure of the progesterone/traumatic brain injury Phase III trials. </w:t>
      </w:r>
      <w:r w:rsidRPr="009961A4">
        <w:rPr>
          <w:i/>
          <w:iCs/>
        </w:rPr>
        <w:t>Future Neurology</w:t>
      </w:r>
      <w:r w:rsidRPr="009961A4">
        <w:t xml:space="preserve"> 2016; 11: 9–13.</w:t>
      </w:r>
    </w:p>
    <w:p w14:paraId="32947CD7" w14:textId="77777777" w:rsidR="009961A4" w:rsidRPr="009961A4" w:rsidRDefault="009961A4" w:rsidP="009961A4">
      <w:pPr>
        <w:pStyle w:val="Bibliography"/>
      </w:pPr>
      <w:r w:rsidRPr="009961A4">
        <w:t xml:space="preserve">43. </w:t>
      </w:r>
      <w:r w:rsidRPr="009961A4">
        <w:tab/>
        <w:t xml:space="preserve">Bullock MR, Merchant RE, Choi SC, et al. Outcome measures for clinical trials in neurotrauma. </w:t>
      </w:r>
      <w:r w:rsidRPr="009961A4">
        <w:rPr>
          <w:i/>
          <w:iCs/>
        </w:rPr>
        <w:t>Neurosurg Focus</w:t>
      </w:r>
      <w:r w:rsidRPr="009961A4">
        <w:t xml:space="preserve"> 2002; 13: ECP1.</w:t>
      </w:r>
    </w:p>
    <w:p w14:paraId="05861BB3" w14:textId="77777777" w:rsidR="009961A4" w:rsidRPr="009961A4" w:rsidRDefault="009961A4" w:rsidP="009961A4">
      <w:pPr>
        <w:pStyle w:val="Bibliography"/>
      </w:pPr>
      <w:r w:rsidRPr="009961A4">
        <w:t xml:space="preserve">44. </w:t>
      </w:r>
      <w:r w:rsidRPr="009961A4">
        <w:tab/>
        <w:t xml:space="preserve">Peck CC, Cross JT. “Getting the Dose Right”: Facts, a Blueprint, and Encouragements. </w:t>
      </w:r>
      <w:r w:rsidRPr="009961A4">
        <w:rPr>
          <w:i/>
          <w:iCs/>
        </w:rPr>
        <w:t>Clinical Pharmacology &amp; Therapeutics</w:t>
      </w:r>
      <w:r w:rsidRPr="009961A4">
        <w:t xml:space="preserve"> 2007; 82: 12–14.</w:t>
      </w:r>
    </w:p>
    <w:p w14:paraId="04E16278" w14:textId="77777777" w:rsidR="009961A4" w:rsidRPr="009961A4" w:rsidRDefault="009961A4" w:rsidP="009961A4">
      <w:pPr>
        <w:pStyle w:val="Bibliography"/>
      </w:pPr>
      <w:r w:rsidRPr="009961A4">
        <w:t xml:space="preserve">45. </w:t>
      </w:r>
      <w:r w:rsidRPr="009961A4">
        <w:tab/>
        <w:t xml:space="preserve">Peck C. Preventing Postmarketing Changes in Recommended Doses and Marketing Withdrawals. In: Venitz J, Sittner W (eds) </w:t>
      </w:r>
      <w:r w:rsidRPr="009961A4">
        <w:rPr>
          <w:i/>
          <w:iCs/>
        </w:rPr>
        <w:t>Appropriate Dose Selection — How to Optimize Clinical Drug Development</w:t>
      </w:r>
      <w:r w:rsidRPr="009961A4">
        <w:t>. Berlin, Heidelberg: Springer, 2007, pp. 209–216.</w:t>
      </w:r>
    </w:p>
    <w:p w14:paraId="558B5129" w14:textId="77777777" w:rsidR="009961A4" w:rsidRPr="009961A4" w:rsidRDefault="009961A4" w:rsidP="009961A4">
      <w:pPr>
        <w:pStyle w:val="Bibliography"/>
      </w:pPr>
      <w:r w:rsidRPr="009961A4">
        <w:t xml:space="preserve">46. </w:t>
      </w:r>
      <w:r w:rsidRPr="009961A4">
        <w:tab/>
        <w:t xml:space="preserve">Cross J, Lee H, Westelinck A, et al. Postmarketing drug dosage changes of 499 FDA-approved new molecular entities, 1980-1999. </w:t>
      </w:r>
      <w:r w:rsidRPr="009961A4">
        <w:rPr>
          <w:i/>
          <w:iCs/>
        </w:rPr>
        <w:t>Pharmacoepidemiol Drug Saf</w:t>
      </w:r>
      <w:r w:rsidRPr="009961A4">
        <w:t xml:space="preserve"> 2002; 11: 439–446.</w:t>
      </w:r>
    </w:p>
    <w:p w14:paraId="5CB57B3E" w14:textId="77777777" w:rsidR="009961A4" w:rsidRPr="009961A4" w:rsidRDefault="009961A4" w:rsidP="009961A4">
      <w:pPr>
        <w:pStyle w:val="Bibliography"/>
      </w:pPr>
      <w:r w:rsidRPr="009961A4">
        <w:t xml:space="preserve">47. </w:t>
      </w:r>
      <w:r w:rsidRPr="009961A4">
        <w:tab/>
        <w:t xml:space="preserve">Toyn J. What lessons can be learned from failed Alzheimer’s disease trials? </w:t>
      </w:r>
      <w:r w:rsidRPr="009961A4">
        <w:rPr>
          <w:i/>
          <w:iCs/>
        </w:rPr>
        <w:t>Expert Review of Clinical Pharmacology</w:t>
      </w:r>
      <w:r w:rsidRPr="009961A4">
        <w:t xml:space="preserve"> 2015; 8: 267–269.</w:t>
      </w:r>
    </w:p>
    <w:p w14:paraId="3945E233" w14:textId="77777777" w:rsidR="009961A4" w:rsidRPr="009961A4" w:rsidRDefault="009961A4" w:rsidP="009961A4">
      <w:pPr>
        <w:pStyle w:val="Bibliography"/>
      </w:pPr>
      <w:r w:rsidRPr="009961A4">
        <w:t xml:space="preserve">48. </w:t>
      </w:r>
      <w:r w:rsidRPr="009961A4">
        <w:tab/>
        <w:t xml:space="preserve">Mehta D, Jackson R, Paul G, et al. Why do trials for Alzheimer’s disease drugs keep failing? A discontinued drug perspective for 2010-2015. </w:t>
      </w:r>
      <w:r w:rsidRPr="009961A4">
        <w:rPr>
          <w:i/>
          <w:iCs/>
        </w:rPr>
        <w:t>Expert Opinion on Investigational Drugs</w:t>
      </w:r>
      <w:r w:rsidRPr="009961A4">
        <w:t xml:space="preserve"> 2017; 26: 735–739.</w:t>
      </w:r>
    </w:p>
    <w:p w14:paraId="49038EDA" w14:textId="77777777" w:rsidR="009961A4" w:rsidRPr="009961A4" w:rsidRDefault="009961A4" w:rsidP="009961A4">
      <w:pPr>
        <w:pStyle w:val="Bibliography"/>
      </w:pPr>
      <w:r w:rsidRPr="009961A4">
        <w:t xml:space="preserve">49. </w:t>
      </w:r>
      <w:r w:rsidRPr="009961A4">
        <w:tab/>
        <w:t xml:space="preserve">Schumacher M, Denier C, Oudinet J-P, et al. Progesterone neuroprotection: The background of clinical trial failure. </w:t>
      </w:r>
      <w:r w:rsidRPr="009961A4">
        <w:rPr>
          <w:i/>
          <w:iCs/>
        </w:rPr>
        <w:t>J Steroid Biochem Mol Biol</w:t>
      </w:r>
      <w:r w:rsidRPr="009961A4">
        <w:t xml:space="preserve"> 2016; 160: 53–66.</w:t>
      </w:r>
    </w:p>
    <w:p w14:paraId="288C103F" w14:textId="77777777" w:rsidR="009961A4" w:rsidRPr="009961A4" w:rsidRDefault="009961A4" w:rsidP="009961A4">
      <w:pPr>
        <w:pStyle w:val="Bibliography"/>
      </w:pPr>
      <w:r w:rsidRPr="009961A4">
        <w:t xml:space="preserve">50. </w:t>
      </w:r>
      <w:r w:rsidRPr="009961A4">
        <w:tab/>
        <w:t xml:space="preserve">Stein DG. Embracing failure: What the Phase III progesterone studies can teach about TBI clinical trials. </w:t>
      </w:r>
      <w:r w:rsidRPr="009961A4">
        <w:rPr>
          <w:i/>
          <w:iCs/>
        </w:rPr>
        <w:t>Brain Inj</w:t>
      </w:r>
      <w:r w:rsidRPr="009961A4">
        <w:t xml:space="preserve"> 2015; 29: 1259–1272.</w:t>
      </w:r>
    </w:p>
    <w:p w14:paraId="20580C91" w14:textId="77777777" w:rsidR="009961A4" w:rsidRPr="009961A4" w:rsidRDefault="009961A4" w:rsidP="009961A4">
      <w:pPr>
        <w:pStyle w:val="Bibliography"/>
      </w:pPr>
      <w:r w:rsidRPr="009961A4">
        <w:t xml:space="preserve">51. </w:t>
      </w:r>
      <w:r w:rsidRPr="009961A4">
        <w:tab/>
        <w:t xml:space="preserve">Greenberg BD, Carrillo MC, Ryan JM, et al. Improving Alzheimer’s disease phase II clinical trials. </w:t>
      </w:r>
      <w:r w:rsidRPr="009961A4">
        <w:rPr>
          <w:i/>
          <w:iCs/>
        </w:rPr>
        <w:t>Alzheimers Dement</w:t>
      </w:r>
      <w:r w:rsidRPr="009961A4">
        <w:t xml:space="preserve"> 2013; 9: 39–49.</w:t>
      </w:r>
    </w:p>
    <w:p w14:paraId="6CE6DBAF" w14:textId="77777777" w:rsidR="009961A4" w:rsidRPr="009961A4" w:rsidRDefault="009961A4" w:rsidP="009961A4">
      <w:pPr>
        <w:pStyle w:val="Bibliography"/>
      </w:pPr>
      <w:r w:rsidRPr="009961A4">
        <w:t xml:space="preserve">52. </w:t>
      </w:r>
      <w:r w:rsidRPr="009961A4">
        <w:tab/>
        <w:t xml:space="preserve">Vissers MFJM, Heuberger JAAC, Groeneveld GJ. Targeting for Success: Demonstrating Proof-of-Concept with Mechanistic Early Phase Clinical Pharmacology Studies for Disease-Modification in Neurodegenerative Disorders. </w:t>
      </w:r>
      <w:r w:rsidRPr="009961A4">
        <w:rPr>
          <w:i/>
          <w:iCs/>
        </w:rPr>
        <w:t>Int J Mol Sci</w:t>
      </w:r>
      <w:r w:rsidRPr="009961A4">
        <w:t xml:space="preserve"> 2021; 22: 1615.</w:t>
      </w:r>
    </w:p>
    <w:p w14:paraId="6F86AD93" w14:textId="77777777" w:rsidR="009961A4" w:rsidRPr="009961A4" w:rsidRDefault="009961A4" w:rsidP="009961A4">
      <w:pPr>
        <w:pStyle w:val="Bibliography"/>
      </w:pPr>
      <w:r w:rsidRPr="009961A4">
        <w:t xml:space="preserve">53. </w:t>
      </w:r>
      <w:r w:rsidRPr="009961A4">
        <w:tab/>
        <w:t xml:space="preserve">Potter WZ. Optimizing early Go/No Go decisions in CNS drug development. </w:t>
      </w:r>
      <w:r w:rsidRPr="009961A4">
        <w:rPr>
          <w:i/>
          <w:iCs/>
        </w:rPr>
        <w:t>Expert Rev Clin Pharmacol</w:t>
      </w:r>
      <w:r w:rsidRPr="009961A4">
        <w:t xml:space="preserve"> 2015; 8: 155–157.</w:t>
      </w:r>
    </w:p>
    <w:p w14:paraId="1CBDDAEA" w14:textId="77777777" w:rsidR="009961A4" w:rsidRPr="009961A4" w:rsidRDefault="009961A4" w:rsidP="009961A4">
      <w:pPr>
        <w:pStyle w:val="Bibliography"/>
      </w:pPr>
      <w:r w:rsidRPr="009961A4">
        <w:t xml:space="preserve">54. </w:t>
      </w:r>
      <w:r w:rsidRPr="009961A4">
        <w:tab/>
        <w:t xml:space="preserve">Cummings J. Lessons Learned from Alzheimer Disease: Clinical Trials with Negative Outcomes. </w:t>
      </w:r>
      <w:r w:rsidRPr="009961A4">
        <w:rPr>
          <w:i/>
          <w:iCs/>
        </w:rPr>
        <w:t>Clin Transl Sci</w:t>
      </w:r>
      <w:r w:rsidRPr="009961A4">
        <w:t xml:space="preserve"> 2018; 11: 147–152.</w:t>
      </w:r>
    </w:p>
    <w:p w14:paraId="3A83F5E3" w14:textId="77777777" w:rsidR="009961A4" w:rsidRPr="009961A4" w:rsidRDefault="009961A4" w:rsidP="009961A4">
      <w:pPr>
        <w:pStyle w:val="Bibliography"/>
      </w:pPr>
      <w:r w:rsidRPr="009961A4">
        <w:t xml:space="preserve">55. </w:t>
      </w:r>
      <w:r w:rsidRPr="009961A4">
        <w:tab/>
        <w:t xml:space="preserve">A controlled trial of recombinant methionyl human BDNF in ALS: The BDNF Study Group (Phase III). </w:t>
      </w:r>
      <w:r w:rsidRPr="009961A4">
        <w:rPr>
          <w:i/>
          <w:iCs/>
        </w:rPr>
        <w:t>Neurology</w:t>
      </w:r>
      <w:r w:rsidRPr="009961A4">
        <w:t xml:space="preserve"> 1999; 52: 1427–1433.</w:t>
      </w:r>
    </w:p>
    <w:p w14:paraId="737CC5C0" w14:textId="77777777" w:rsidR="009961A4" w:rsidRPr="009961A4" w:rsidRDefault="009961A4" w:rsidP="009961A4">
      <w:pPr>
        <w:pStyle w:val="Bibliography"/>
      </w:pPr>
      <w:r w:rsidRPr="009961A4">
        <w:t xml:space="preserve">56. </w:t>
      </w:r>
      <w:r w:rsidRPr="009961A4">
        <w:tab/>
        <w:t xml:space="preserve">Selkoe DJ. Resolving controversies on the path to Alzheimer’s therapeutics. </w:t>
      </w:r>
      <w:r w:rsidRPr="009961A4">
        <w:rPr>
          <w:i/>
          <w:iCs/>
        </w:rPr>
        <w:t>Nat Med</w:t>
      </w:r>
      <w:r w:rsidRPr="009961A4">
        <w:t xml:space="preserve"> 2011; 17: 1060–1065.</w:t>
      </w:r>
    </w:p>
    <w:p w14:paraId="14BB511C" w14:textId="77777777" w:rsidR="009961A4" w:rsidRPr="009961A4" w:rsidRDefault="009961A4" w:rsidP="009961A4">
      <w:pPr>
        <w:pStyle w:val="Bibliography"/>
      </w:pPr>
      <w:r w:rsidRPr="009961A4">
        <w:lastRenderedPageBreak/>
        <w:t xml:space="preserve">57. </w:t>
      </w:r>
      <w:r w:rsidRPr="009961A4">
        <w:tab/>
        <w:t xml:space="preserve">Feltner DE, Evans KR. Phase II development and the path to personalized medicine in CNS disease. </w:t>
      </w:r>
      <w:r w:rsidRPr="009961A4">
        <w:rPr>
          <w:i/>
          <w:iCs/>
        </w:rPr>
        <w:t>Essential CNS Drug Development</w:t>
      </w:r>
      <w:r w:rsidRPr="009961A4">
        <w:t xml:space="preserve"> 2012; 70–91.</w:t>
      </w:r>
    </w:p>
    <w:p w14:paraId="71236A79" w14:textId="77777777" w:rsidR="009961A4" w:rsidRPr="009961A4" w:rsidRDefault="009961A4" w:rsidP="009961A4">
      <w:pPr>
        <w:pStyle w:val="Bibliography"/>
      </w:pPr>
      <w:r w:rsidRPr="009961A4">
        <w:t xml:space="preserve">58. </w:t>
      </w:r>
      <w:r w:rsidRPr="009961A4">
        <w:tab/>
        <w:t xml:space="preserve">Kesselheim AS, Hwang TJ, Franklin JM. Two decades of new drug development for central nervous system disorders. </w:t>
      </w:r>
      <w:r w:rsidRPr="009961A4">
        <w:rPr>
          <w:i/>
          <w:iCs/>
        </w:rPr>
        <w:t>Nature Reviews Drug Discovery</w:t>
      </w:r>
      <w:r w:rsidRPr="009961A4">
        <w:t xml:space="preserve"> 2015; 14: 815–816.</w:t>
      </w:r>
    </w:p>
    <w:p w14:paraId="76B892D9" w14:textId="77777777" w:rsidR="009961A4" w:rsidRPr="009961A4" w:rsidRDefault="009961A4" w:rsidP="009961A4">
      <w:pPr>
        <w:pStyle w:val="Bibliography"/>
      </w:pPr>
      <w:r w:rsidRPr="009961A4">
        <w:t xml:space="preserve">59. </w:t>
      </w:r>
      <w:r w:rsidRPr="009961A4">
        <w:tab/>
        <w:t xml:space="preserve">London AJ, Kimmelman J. Why clinical translation cannot succeed without failure. </w:t>
      </w:r>
      <w:r w:rsidRPr="009961A4">
        <w:rPr>
          <w:i/>
          <w:iCs/>
        </w:rPr>
        <w:t>eLife</w:t>
      </w:r>
      <w:r w:rsidRPr="009961A4">
        <w:t xml:space="preserve"> 2015; 4: e12844.</w:t>
      </w:r>
    </w:p>
    <w:p w14:paraId="21E68871" w14:textId="77777777" w:rsidR="009961A4" w:rsidRPr="009961A4" w:rsidRDefault="009961A4" w:rsidP="009961A4">
      <w:pPr>
        <w:pStyle w:val="Bibliography"/>
      </w:pPr>
      <w:r w:rsidRPr="009961A4">
        <w:t xml:space="preserve">60. </w:t>
      </w:r>
      <w:r w:rsidRPr="009961A4">
        <w:tab/>
        <w:t xml:space="preserve">Knopman DS. Lowering of Amyloid-Beta by β-Secretase Inhibitors - Some Informative Failures. </w:t>
      </w:r>
      <w:r w:rsidRPr="009961A4">
        <w:rPr>
          <w:i/>
          <w:iCs/>
        </w:rPr>
        <w:t>N Engl J Med</w:t>
      </w:r>
      <w:r w:rsidRPr="009961A4">
        <w:t xml:space="preserve"> 2019; 380: 1476–1478.</w:t>
      </w:r>
    </w:p>
    <w:p w14:paraId="240D2966" w14:textId="77777777" w:rsidR="009961A4" w:rsidRPr="009961A4" w:rsidRDefault="009961A4" w:rsidP="009961A4">
      <w:pPr>
        <w:pStyle w:val="Bibliography"/>
      </w:pPr>
      <w:r w:rsidRPr="009961A4">
        <w:t xml:space="preserve">61. </w:t>
      </w:r>
      <w:r w:rsidRPr="009961A4">
        <w:tab/>
        <w:t xml:space="preserve">Rubinstein LV, Korn EL, Freidlin B, et al. Design issues of randomized phase II trials and a proposal for phase II screening trials. </w:t>
      </w:r>
      <w:r w:rsidRPr="009961A4">
        <w:rPr>
          <w:i/>
          <w:iCs/>
        </w:rPr>
        <w:t>J Clin Oncol</w:t>
      </w:r>
      <w:r w:rsidRPr="009961A4">
        <w:t xml:space="preserve"> 2005; 23: 7199–7206.</w:t>
      </w:r>
    </w:p>
    <w:p w14:paraId="27F9F96F" w14:textId="77777777" w:rsidR="009961A4" w:rsidRPr="009961A4" w:rsidRDefault="009961A4" w:rsidP="009961A4">
      <w:pPr>
        <w:pStyle w:val="Bibliography"/>
      </w:pPr>
      <w:r w:rsidRPr="009961A4">
        <w:t xml:space="preserve">62. </w:t>
      </w:r>
      <w:r w:rsidRPr="009961A4">
        <w:tab/>
        <w:t xml:space="preserve">Speich B, von Niederhäusern B, Schur N, et al. Systematic review on costs and resource use of randomized clinical trials shows a lack of transparent and comprehensive data. </w:t>
      </w:r>
      <w:r w:rsidRPr="009961A4">
        <w:rPr>
          <w:i/>
          <w:iCs/>
        </w:rPr>
        <w:t>J Clin Epidemiol</w:t>
      </w:r>
      <w:r w:rsidRPr="009961A4">
        <w:t xml:space="preserve"> 2018; 96: 1–11.</w:t>
      </w:r>
    </w:p>
    <w:p w14:paraId="3BE2E6D3" w14:textId="77777777" w:rsidR="009961A4" w:rsidRPr="009961A4" w:rsidRDefault="009961A4" w:rsidP="009961A4">
      <w:pPr>
        <w:pStyle w:val="Bibliography"/>
      </w:pPr>
      <w:r w:rsidRPr="009961A4">
        <w:t xml:space="preserve">63. </w:t>
      </w:r>
      <w:r w:rsidRPr="009961A4">
        <w:tab/>
        <w:t xml:space="preserve">Martin L, Hutchens M, Hawkins C, et al. How much do clinical trials cost? </w:t>
      </w:r>
      <w:r w:rsidRPr="009961A4">
        <w:rPr>
          <w:i/>
          <w:iCs/>
        </w:rPr>
        <w:t>Nat Rev Drug Discov</w:t>
      </w:r>
      <w:r w:rsidRPr="009961A4">
        <w:t xml:space="preserve"> 2017; 16: 381–382.</w:t>
      </w:r>
    </w:p>
    <w:p w14:paraId="0ABDFBC8" w14:textId="77777777" w:rsidR="009961A4" w:rsidRPr="009961A4" w:rsidRDefault="009961A4" w:rsidP="009961A4">
      <w:pPr>
        <w:pStyle w:val="Bibliography"/>
      </w:pPr>
      <w:r w:rsidRPr="009961A4">
        <w:t xml:space="preserve">64. </w:t>
      </w:r>
      <w:r w:rsidRPr="009961A4">
        <w:tab/>
        <w:t xml:space="preserve">Doggrell SA. Lessons that can be learnt from the failure of verubecestat in Alzheimer’s disease. </w:t>
      </w:r>
      <w:r w:rsidRPr="009961A4">
        <w:rPr>
          <w:i/>
          <w:iCs/>
        </w:rPr>
        <w:t>Expert Opinion on Pharmacotherapy</w:t>
      </w:r>
      <w:r w:rsidRPr="009961A4">
        <w:t xml:space="preserve"> 2019; 20: 2095–2099.</w:t>
      </w:r>
    </w:p>
    <w:p w14:paraId="3570D3F1" w14:textId="77777777" w:rsidR="009961A4" w:rsidRPr="009961A4" w:rsidRDefault="009961A4" w:rsidP="009961A4">
      <w:pPr>
        <w:pStyle w:val="Bibliography"/>
      </w:pPr>
      <w:r w:rsidRPr="009961A4">
        <w:t xml:space="preserve">65. </w:t>
      </w:r>
      <w:r w:rsidRPr="009961A4">
        <w:tab/>
        <w:t xml:space="preserve">Moyer H, Bittlinger M, Nelson A, et al. Bypassing phase 2 in cancer drug development erodes the risk/benefit balance in phase 3 trials. </w:t>
      </w:r>
      <w:r w:rsidRPr="009961A4">
        <w:rPr>
          <w:i/>
          <w:iCs/>
        </w:rPr>
        <w:t>J Clin Epidemiol</w:t>
      </w:r>
      <w:r w:rsidRPr="009961A4">
        <w:t xml:space="preserve"> 2023; S0895-4356(23)00079–3.</w:t>
      </w:r>
    </w:p>
    <w:p w14:paraId="447F8570" w14:textId="77777777" w:rsidR="009961A4" w:rsidRPr="009961A4" w:rsidRDefault="009961A4" w:rsidP="009961A4">
      <w:pPr>
        <w:pStyle w:val="Bibliography"/>
      </w:pPr>
      <w:r w:rsidRPr="009961A4">
        <w:t xml:space="preserve">66. </w:t>
      </w:r>
      <w:r w:rsidRPr="009961A4">
        <w:tab/>
        <w:t xml:space="preserve">Freedman B. Equipoise and the Ethics of Clinical Research. </w:t>
      </w:r>
      <w:r w:rsidRPr="009961A4">
        <w:rPr>
          <w:i/>
          <w:iCs/>
        </w:rPr>
        <w:t>New England Journal of Medicine</w:t>
      </w:r>
      <w:r w:rsidRPr="009961A4">
        <w:t xml:space="preserve"> 1987; 317: 141–145.</w:t>
      </w:r>
    </w:p>
    <w:p w14:paraId="09FFA660" w14:textId="2486B477" w:rsidR="000B4596" w:rsidRDefault="00000000" w:rsidP="00A841BF">
      <w:r>
        <w:fldChar w:fldCharType="end"/>
      </w:r>
    </w:p>
    <w:p w14:paraId="4EC21D98" w14:textId="07F637D9" w:rsidR="00A841BF" w:rsidRDefault="00A841BF" w:rsidP="00A841BF"/>
    <w:p w14:paraId="17D86CAF" w14:textId="215B3484" w:rsidR="00A841BF" w:rsidRPr="00A841BF" w:rsidRDefault="00A841BF" w:rsidP="00A841BF"/>
    <w:sectPr w:rsidR="00A841BF" w:rsidRPr="00A841BF" w:rsidSect="003C2917">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annah Moyer" w:date="2023-06-19T16:59:00Z" w:initials="HM">
    <w:p w14:paraId="5490F917" w14:textId="2B5C052D" w:rsidR="00673B22" w:rsidRDefault="00673B22" w:rsidP="00AC0A15">
      <w:r>
        <w:rPr>
          <w:rStyle w:val="CommentReference"/>
        </w:rPr>
        <w:annotationRef/>
      </w:r>
      <w:r>
        <w:rPr>
          <w:sz w:val="20"/>
          <w:szCs w:val="20"/>
        </w:rPr>
        <w:t xml:space="preserve">JK- add the proportion that fail due to safety vs. efficacy, etc. </w:t>
      </w:r>
    </w:p>
  </w:comment>
  <w:comment w:id="3" w:author="Hannah Moyer" w:date="2023-06-19T17:00:00Z" w:initials="HM">
    <w:p w14:paraId="7DE52319" w14:textId="77777777" w:rsidR="00673B22" w:rsidRDefault="00673B22" w:rsidP="00815A82">
      <w:r>
        <w:rPr>
          <w:rStyle w:val="CommentReference"/>
        </w:rPr>
        <w:annotationRef/>
      </w:r>
      <w:r>
        <w:rPr>
          <w:sz w:val="20"/>
          <w:szCs w:val="20"/>
        </w:rPr>
        <w:t>HM-Find this in references in the office</w:t>
      </w:r>
    </w:p>
  </w:comment>
  <w:comment w:id="4" w:author="Hannah Moyer" w:date="2023-06-22T15:39:00Z" w:initials="HM">
    <w:p w14:paraId="0CD9C17B" w14:textId="77777777" w:rsidR="004E278B" w:rsidRDefault="004E278B" w:rsidP="00DB7490">
      <w:r>
        <w:rPr>
          <w:rStyle w:val="CommentReference"/>
        </w:rPr>
        <w:annotationRef/>
      </w:r>
      <w:r>
        <w:rPr>
          <w:color w:val="000000"/>
          <w:sz w:val="20"/>
          <w:szCs w:val="20"/>
        </w:rPr>
        <w:t xml:space="preserve">do </w:t>
      </w:r>
    </w:p>
  </w:comment>
  <w:comment w:id="5" w:author="Hannah Moyer" w:date="2023-06-22T16:30:00Z" w:initials="HM">
    <w:p w14:paraId="145A8CFA" w14:textId="77777777" w:rsidR="00547F3A" w:rsidRDefault="00547F3A" w:rsidP="004A2810">
      <w:r>
        <w:rPr>
          <w:rStyle w:val="CommentReference"/>
        </w:rPr>
        <w:annotationRef/>
      </w:r>
      <w:r>
        <w:rPr>
          <w:color w:val="000000"/>
          <w:sz w:val="20"/>
          <w:szCs w:val="20"/>
        </w:rPr>
        <w:t>cite</w:t>
      </w:r>
    </w:p>
  </w:comment>
  <w:comment w:id="6" w:author="Jonathan Kimmelman, Dr." w:date="2023-06-21T12:00:00Z" w:initials="JK">
    <w:p w14:paraId="5DBF7989" w14:textId="03BB1BB5" w:rsidR="001055F3" w:rsidRDefault="001055F3" w:rsidP="003C2782">
      <w:r>
        <w:rPr>
          <w:rStyle w:val="CommentReference"/>
        </w:rPr>
        <w:annotationRef/>
      </w:r>
      <w:r>
        <w:rPr>
          <w:color w:val="000000"/>
          <w:sz w:val="20"/>
          <w:szCs w:val="20"/>
        </w:rPr>
        <w:t>second time u used this expression (X emphasizes…). not crazy about it. and also- u shd vary ur phrasing</w:t>
      </w:r>
    </w:p>
  </w:comment>
  <w:comment w:id="7" w:author="Jonathan Kimmelman, Dr." w:date="2023-06-22T11:54:00Z" w:initials="JK">
    <w:p w14:paraId="4D1DEC3C" w14:textId="77777777" w:rsidR="008C390E" w:rsidRDefault="008C390E" w:rsidP="00085370">
      <w:r>
        <w:rPr>
          <w:rStyle w:val="CommentReference"/>
        </w:rPr>
        <w:annotationRef/>
      </w:r>
      <w:r>
        <w:rPr>
          <w:color w:val="000000"/>
          <w:sz w:val="20"/>
          <w:szCs w:val="20"/>
        </w:rPr>
        <w:t>why is this relevant?</w:t>
      </w:r>
    </w:p>
  </w:comment>
  <w:comment w:id="8" w:author="Hannah Moyer" w:date="2023-06-22T16:55:00Z" w:initials="HM">
    <w:p w14:paraId="25EDE6EA" w14:textId="77777777" w:rsidR="00AD37F7" w:rsidRDefault="00AD37F7" w:rsidP="009606E6">
      <w:r>
        <w:rPr>
          <w:rStyle w:val="CommentReference"/>
        </w:rPr>
        <w:annotationRef/>
      </w:r>
      <w:r>
        <w:rPr>
          <w:color w:val="000000"/>
          <w:sz w:val="20"/>
          <w:szCs w:val="20"/>
        </w:rPr>
        <w:t>that make p2 trials relevant</w:t>
      </w:r>
    </w:p>
  </w:comment>
  <w:comment w:id="9" w:author="Hannah Moyer" w:date="2023-06-22T16:55:00Z" w:initials="HM">
    <w:p w14:paraId="4132F754" w14:textId="2E7ECFE2" w:rsidR="00AD37F7" w:rsidRDefault="00AD37F7" w:rsidP="0047437B">
      <w:r>
        <w:rPr>
          <w:rStyle w:val="CommentReference"/>
        </w:rPr>
        <w:annotationRef/>
      </w:r>
      <w:r>
        <w:rPr>
          <w:color w:val="000000"/>
          <w:sz w:val="20"/>
          <w:szCs w:val="20"/>
        </w:rPr>
        <w:t>define</w:t>
      </w:r>
    </w:p>
  </w:comment>
  <w:comment w:id="10" w:author="Hannah Moyer" w:date="2023-06-20T15:25:00Z" w:initials="HM">
    <w:p w14:paraId="79C05A70" w14:textId="118D9140" w:rsidR="001176F5" w:rsidRDefault="001176F5" w:rsidP="00171D49">
      <w:r>
        <w:rPr>
          <w:rStyle w:val="CommentReference"/>
        </w:rPr>
        <w:annotationRef/>
      </w:r>
      <w:r>
        <w:rPr>
          <w:color w:val="000000"/>
          <w:sz w:val="20"/>
          <w:szCs w:val="20"/>
        </w:rPr>
        <w:t>cite more</w:t>
      </w:r>
    </w:p>
  </w:comment>
  <w:comment w:id="11" w:author="Jonathan Kimmelman, Dr." w:date="2023-06-22T12:07:00Z" w:initials="JK">
    <w:p w14:paraId="0FDBA2E3" w14:textId="77777777" w:rsidR="009C261F" w:rsidRDefault="009C261F" w:rsidP="008E55A5">
      <w:r>
        <w:rPr>
          <w:rStyle w:val="CommentReference"/>
        </w:rPr>
        <w:annotationRef/>
      </w:r>
      <w:r>
        <w:rPr>
          <w:sz w:val="20"/>
          <w:szCs w:val="20"/>
        </w:rPr>
        <w:t>??</w:t>
      </w:r>
    </w:p>
    <w:p w14:paraId="01663292" w14:textId="77777777" w:rsidR="009C261F" w:rsidRDefault="009C261F" w:rsidP="008E55A5">
      <w:r>
        <w:rPr>
          <w:sz w:val="20"/>
          <w:szCs w:val="20"/>
        </w:rPr>
        <w:t>u mean illness course?</w:t>
      </w:r>
    </w:p>
  </w:comment>
  <w:comment w:id="12" w:author="Jonathan Kimmelman, Dr." w:date="2023-06-22T12:10:00Z" w:initials="JK">
    <w:p w14:paraId="0C6671A5" w14:textId="77777777" w:rsidR="009C261F" w:rsidRDefault="009C261F" w:rsidP="007C2D17">
      <w:r>
        <w:rPr>
          <w:rStyle w:val="CommentReference"/>
        </w:rPr>
        <w:annotationRef/>
      </w:r>
      <w:r>
        <w:rPr>
          <w:color w:val="000000"/>
          <w:sz w:val="20"/>
          <w:szCs w:val="20"/>
        </w:rPr>
        <w:t>what is ur antecedent here?</w:t>
      </w:r>
    </w:p>
  </w:comment>
  <w:comment w:id="13" w:author="Jonathan Kimmelman, Dr." w:date="2023-06-22T12:26:00Z" w:initials="JK">
    <w:p w14:paraId="47710F07" w14:textId="77777777" w:rsidR="00993B6E" w:rsidRDefault="006B44B0" w:rsidP="00E5442D">
      <w:r>
        <w:rPr>
          <w:rStyle w:val="CommentReference"/>
        </w:rPr>
        <w:annotationRef/>
      </w:r>
      <w:r w:rsidR="00993B6E">
        <w:rPr>
          <w:sz w:val="20"/>
          <w:szCs w:val="20"/>
        </w:rPr>
        <w:t>also i think u need to talk about the use of ‘surrogate patients’. the amylix is a good illustration of this. likely to be a trend in neuro work. can discuss</w:t>
      </w:r>
    </w:p>
  </w:comment>
  <w:comment w:id="14" w:author="Jonathan Kimmelman, Dr." w:date="2023-06-22T12:34:00Z" w:initials="JK">
    <w:p w14:paraId="0B5FDB60" w14:textId="237203D4" w:rsidR="006B44B0" w:rsidRDefault="006B44B0" w:rsidP="00566BFF">
      <w:r>
        <w:rPr>
          <w:rStyle w:val="CommentReference"/>
        </w:rPr>
        <w:annotationRef/>
      </w:r>
      <w:r>
        <w:rPr>
          <w:color w:val="000000"/>
          <w:sz w:val="20"/>
          <w:szCs w:val="20"/>
        </w:rPr>
        <w:t>para needs better organization. not sure what u are saying. you are saying P2 bypass can save money? or it can be useful when there are few patients available (orphan disease)?</w:t>
      </w:r>
    </w:p>
  </w:comment>
  <w:comment w:id="15" w:author="Jonathan Kimmelman, Dr." w:date="2023-06-22T12:34:00Z" w:initials="JK">
    <w:p w14:paraId="02E44E48" w14:textId="77777777" w:rsidR="006B44B0" w:rsidRDefault="006B44B0" w:rsidP="006573F0">
      <w:r>
        <w:rPr>
          <w:rStyle w:val="CommentReference"/>
        </w:rPr>
        <w:annotationRef/>
      </w:r>
      <w:r>
        <w:rPr>
          <w:color w:val="000000"/>
          <w:sz w:val="20"/>
          <w:szCs w:val="20"/>
        </w:rPr>
        <w:t>lost. what is ur definitio of efficiency?</w:t>
      </w:r>
    </w:p>
  </w:comment>
  <w:comment w:id="16" w:author="Jonathan Kimmelman, Dr." w:date="2023-06-22T12:36:00Z" w:initials="JK">
    <w:p w14:paraId="56AE1B9F" w14:textId="77777777" w:rsidR="005C0394" w:rsidRDefault="005C0394" w:rsidP="00E756A9">
      <w:r>
        <w:rPr>
          <w:rStyle w:val="CommentReference"/>
        </w:rPr>
        <w:annotationRef/>
      </w:r>
      <w:r>
        <w:rPr>
          <w:color w:val="000000"/>
          <w:sz w:val="20"/>
          <w:szCs w:val="20"/>
        </w:rPr>
        <w:t>i feel like this could easily be modeled using decision science. u have parameters (probability of efficacy) and costs. so u could see whether, in the aggregate, bypass is cost saving. or what the probability of positivity would need to be for it to be advantageous.</w:t>
      </w:r>
    </w:p>
    <w:p w14:paraId="70669420" w14:textId="77777777" w:rsidR="005C0394" w:rsidRDefault="005C0394" w:rsidP="00E756A9"/>
    <w:p w14:paraId="071D49D3" w14:textId="77777777" w:rsidR="005C0394" w:rsidRDefault="005C0394" w:rsidP="00E756A9">
      <w:r>
        <w:rPr>
          <w:color w:val="000000"/>
          <w:sz w:val="20"/>
          <w:szCs w:val="20"/>
        </w:rPr>
        <w:t>u need to really state clearly: ur focused on cost? patient numbers? if cost, u need to consider also the cost of delay of getting a drug approved (opportunity cost).</w:t>
      </w:r>
    </w:p>
  </w:comment>
  <w:comment w:id="17" w:author="Jonathan Kimmelman, Dr." w:date="2023-06-22T12:36:00Z" w:initials="JK">
    <w:p w14:paraId="7C919946" w14:textId="77777777" w:rsidR="005C0394" w:rsidRDefault="005C0394" w:rsidP="00405D50">
      <w:r>
        <w:rPr>
          <w:rStyle w:val="CommentReference"/>
        </w:rPr>
        <w:annotationRef/>
      </w:r>
      <w:r>
        <w:rPr>
          <w:color w:val="000000"/>
          <w:sz w:val="20"/>
          <w:szCs w:val="20"/>
        </w:rPr>
        <w:t>ok here are the patients. maybe need a separt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0F917" w15:done="0"/>
  <w15:commentEx w15:paraId="7DE52319" w15:paraIdParent="5490F917" w15:done="0"/>
  <w15:commentEx w15:paraId="0CD9C17B" w15:done="0"/>
  <w15:commentEx w15:paraId="145A8CFA" w15:done="0"/>
  <w15:commentEx w15:paraId="5DBF7989" w15:done="0"/>
  <w15:commentEx w15:paraId="4D1DEC3C" w15:done="0"/>
  <w15:commentEx w15:paraId="25EDE6EA" w15:paraIdParent="4D1DEC3C" w15:done="0"/>
  <w15:commentEx w15:paraId="4132F754" w15:done="0"/>
  <w15:commentEx w15:paraId="79C05A70" w15:done="0"/>
  <w15:commentEx w15:paraId="01663292" w15:done="0"/>
  <w15:commentEx w15:paraId="0C6671A5" w15:done="0"/>
  <w15:commentEx w15:paraId="47710F07" w15:done="0"/>
  <w15:commentEx w15:paraId="0B5FDB60" w15:done="0"/>
  <w15:commentEx w15:paraId="02E44E48" w15:done="0"/>
  <w15:commentEx w15:paraId="071D49D3" w15:done="0"/>
  <w15:commentEx w15:paraId="7C9199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B07DE" w16cex:dateUtc="2023-06-19T19:59:00Z"/>
  <w16cex:commentExtensible w16cex:durableId="283B0847" w16cex:dateUtc="2023-06-19T20:00:00Z"/>
  <w16cex:commentExtensible w16cex:durableId="283EE9C2" w16cex:dateUtc="2023-06-22T19:39:00Z"/>
  <w16cex:commentExtensible w16cex:durableId="283EF5AD" w16cex:dateUtc="2023-06-22T20:30:00Z"/>
  <w16cex:commentExtensible w16cex:durableId="283D64EF" w16cex:dateUtc="2023-06-21T16:00:00Z"/>
  <w16cex:commentExtensible w16cex:durableId="283EB4F6" w16cex:dateUtc="2023-06-22T15:54:00Z"/>
  <w16cex:commentExtensible w16cex:durableId="283EFB9D" w16cex:dateUtc="2023-06-22T20:55:00Z"/>
  <w16cex:commentExtensible w16cex:durableId="283EFB7E" w16cex:dateUtc="2023-06-22T20:55:00Z"/>
  <w16cex:commentExtensible w16cex:durableId="283C434F" w16cex:dateUtc="2023-06-20T19:25:00Z"/>
  <w16cex:commentExtensible w16cex:durableId="283EB7F3" w16cex:dateUtc="2023-06-22T16:07:00Z"/>
  <w16cex:commentExtensible w16cex:durableId="283EB8A2" w16cex:dateUtc="2023-06-22T16:10:00Z"/>
  <w16cex:commentExtensible w16cex:durableId="283EBC92" w16cex:dateUtc="2023-06-22T16:26:00Z"/>
  <w16cex:commentExtensible w16cex:durableId="283EBE41" w16cex:dateUtc="2023-06-22T16:34:00Z"/>
  <w16cex:commentExtensible w16cex:durableId="283EBE56" w16cex:dateUtc="2023-06-22T16:34:00Z"/>
  <w16cex:commentExtensible w16cex:durableId="283EBEC9" w16cex:dateUtc="2023-06-22T16:36:00Z"/>
  <w16cex:commentExtensible w16cex:durableId="283EBEDE" w16cex:dateUtc="2023-06-22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0F917" w16cid:durableId="283B07DE"/>
  <w16cid:commentId w16cid:paraId="7DE52319" w16cid:durableId="283B0847"/>
  <w16cid:commentId w16cid:paraId="0CD9C17B" w16cid:durableId="283EE9C2"/>
  <w16cid:commentId w16cid:paraId="145A8CFA" w16cid:durableId="283EF5AD"/>
  <w16cid:commentId w16cid:paraId="5DBF7989" w16cid:durableId="283D64EF"/>
  <w16cid:commentId w16cid:paraId="4D1DEC3C" w16cid:durableId="283EB4F6"/>
  <w16cid:commentId w16cid:paraId="25EDE6EA" w16cid:durableId="283EFB9D"/>
  <w16cid:commentId w16cid:paraId="4132F754" w16cid:durableId="283EFB7E"/>
  <w16cid:commentId w16cid:paraId="79C05A70" w16cid:durableId="283C434F"/>
  <w16cid:commentId w16cid:paraId="01663292" w16cid:durableId="283EB7F3"/>
  <w16cid:commentId w16cid:paraId="0C6671A5" w16cid:durableId="283EB8A2"/>
  <w16cid:commentId w16cid:paraId="47710F07" w16cid:durableId="283EBC92"/>
  <w16cid:commentId w16cid:paraId="0B5FDB60" w16cid:durableId="283EBE41"/>
  <w16cid:commentId w16cid:paraId="02E44E48" w16cid:durableId="283EBE56"/>
  <w16cid:commentId w16cid:paraId="071D49D3" w16cid:durableId="283EBEC9"/>
  <w16cid:commentId w16cid:paraId="7C919946" w16cid:durableId="283EBE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FBAB1" w14:textId="77777777" w:rsidR="00B058DE" w:rsidRDefault="00B058DE" w:rsidP="00470C84">
      <w:r>
        <w:separator/>
      </w:r>
    </w:p>
  </w:endnote>
  <w:endnote w:type="continuationSeparator" w:id="0">
    <w:p w14:paraId="46DAE4B0" w14:textId="77777777" w:rsidR="00B058DE" w:rsidRDefault="00B058DE"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6B36E" w14:textId="77777777" w:rsidR="00B058DE" w:rsidRDefault="00B058DE" w:rsidP="00470C84">
      <w:r>
        <w:separator/>
      </w:r>
    </w:p>
  </w:footnote>
  <w:footnote w:type="continuationSeparator" w:id="0">
    <w:p w14:paraId="2E38E399" w14:textId="77777777" w:rsidR="00B058DE" w:rsidRDefault="00B058DE"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4"/>
  </w:num>
  <w:num w:numId="2" w16cid:durableId="354385562">
    <w:abstractNumId w:val="1"/>
  </w:num>
  <w:num w:numId="3" w16cid:durableId="1333724047">
    <w:abstractNumId w:val="0"/>
  </w:num>
  <w:num w:numId="4" w16cid:durableId="1767580939">
    <w:abstractNumId w:val="2"/>
  </w:num>
  <w:num w:numId="5" w16cid:durableId="75277408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90C"/>
    <w:rsid w:val="00034FFB"/>
    <w:rsid w:val="00036A14"/>
    <w:rsid w:val="00050A4D"/>
    <w:rsid w:val="0006350A"/>
    <w:rsid w:val="00066529"/>
    <w:rsid w:val="00071891"/>
    <w:rsid w:val="00074693"/>
    <w:rsid w:val="000863E0"/>
    <w:rsid w:val="000872AD"/>
    <w:rsid w:val="00090135"/>
    <w:rsid w:val="00092D70"/>
    <w:rsid w:val="000A0FCE"/>
    <w:rsid w:val="000A5C0C"/>
    <w:rsid w:val="000B0018"/>
    <w:rsid w:val="000B4596"/>
    <w:rsid w:val="000B69E2"/>
    <w:rsid w:val="000C023A"/>
    <w:rsid w:val="000C59B4"/>
    <w:rsid w:val="000D1EDB"/>
    <w:rsid w:val="000D211A"/>
    <w:rsid w:val="000F6AC7"/>
    <w:rsid w:val="00101F5B"/>
    <w:rsid w:val="00103154"/>
    <w:rsid w:val="001034AE"/>
    <w:rsid w:val="001055F3"/>
    <w:rsid w:val="00115CD2"/>
    <w:rsid w:val="001160F0"/>
    <w:rsid w:val="00116BF8"/>
    <w:rsid w:val="00116F80"/>
    <w:rsid w:val="001176F5"/>
    <w:rsid w:val="001347DF"/>
    <w:rsid w:val="00142E9D"/>
    <w:rsid w:val="00150084"/>
    <w:rsid w:val="00172F1C"/>
    <w:rsid w:val="00176677"/>
    <w:rsid w:val="00192BAA"/>
    <w:rsid w:val="00197A87"/>
    <w:rsid w:val="001C3C42"/>
    <w:rsid w:val="001C7502"/>
    <w:rsid w:val="001D0F52"/>
    <w:rsid w:val="001D17C2"/>
    <w:rsid w:val="001D61B5"/>
    <w:rsid w:val="001D7BBF"/>
    <w:rsid w:val="001F1D0C"/>
    <w:rsid w:val="00206433"/>
    <w:rsid w:val="00221B29"/>
    <w:rsid w:val="002272C3"/>
    <w:rsid w:val="002275AE"/>
    <w:rsid w:val="00230AA4"/>
    <w:rsid w:val="0023250A"/>
    <w:rsid w:val="0024200E"/>
    <w:rsid w:val="00244616"/>
    <w:rsid w:val="00245CE7"/>
    <w:rsid w:val="00246555"/>
    <w:rsid w:val="00250057"/>
    <w:rsid w:val="002517A5"/>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E3FA9"/>
    <w:rsid w:val="002F18B4"/>
    <w:rsid w:val="002F3811"/>
    <w:rsid w:val="00300327"/>
    <w:rsid w:val="00303265"/>
    <w:rsid w:val="0030711B"/>
    <w:rsid w:val="00317FDD"/>
    <w:rsid w:val="003247A1"/>
    <w:rsid w:val="00326571"/>
    <w:rsid w:val="003333D0"/>
    <w:rsid w:val="003422EC"/>
    <w:rsid w:val="0035379F"/>
    <w:rsid w:val="00353AF3"/>
    <w:rsid w:val="00354B73"/>
    <w:rsid w:val="00367D48"/>
    <w:rsid w:val="00371178"/>
    <w:rsid w:val="00376E00"/>
    <w:rsid w:val="0038415B"/>
    <w:rsid w:val="00387D11"/>
    <w:rsid w:val="0039143C"/>
    <w:rsid w:val="00392262"/>
    <w:rsid w:val="0039689F"/>
    <w:rsid w:val="003A625D"/>
    <w:rsid w:val="003A71BA"/>
    <w:rsid w:val="003B0A29"/>
    <w:rsid w:val="003B1A63"/>
    <w:rsid w:val="003B756B"/>
    <w:rsid w:val="003C2917"/>
    <w:rsid w:val="003D5608"/>
    <w:rsid w:val="003D5D7F"/>
    <w:rsid w:val="003D604A"/>
    <w:rsid w:val="003E076D"/>
    <w:rsid w:val="003E2B9E"/>
    <w:rsid w:val="003E6F03"/>
    <w:rsid w:val="003F0D2A"/>
    <w:rsid w:val="003F399A"/>
    <w:rsid w:val="003F7E8D"/>
    <w:rsid w:val="00413711"/>
    <w:rsid w:val="00413778"/>
    <w:rsid w:val="004163D2"/>
    <w:rsid w:val="00417583"/>
    <w:rsid w:val="00423F05"/>
    <w:rsid w:val="00424730"/>
    <w:rsid w:val="00430823"/>
    <w:rsid w:val="00431E87"/>
    <w:rsid w:val="00444FCF"/>
    <w:rsid w:val="0045180B"/>
    <w:rsid w:val="004563EB"/>
    <w:rsid w:val="0046297E"/>
    <w:rsid w:val="0046642A"/>
    <w:rsid w:val="00470C84"/>
    <w:rsid w:val="00471092"/>
    <w:rsid w:val="00471622"/>
    <w:rsid w:val="00474B15"/>
    <w:rsid w:val="00481A25"/>
    <w:rsid w:val="004923A7"/>
    <w:rsid w:val="004A4072"/>
    <w:rsid w:val="004B1EED"/>
    <w:rsid w:val="004B226E"/>
    <w:rsid w:val="004B4E05"/>
    <w:rsid w:val="004B5285"/>
    <w:rsid w:val="004B5400"/>
    <w:rsid w:val="004D338D"/>
    <w:rsid w:val="004D400A"/>
    <w:rsid w:val="004D70CF"/>
    <w:rsid w:val="004E278B"/>
    <w:rsid w:val="004F2A91"/>
    <w:rsid w:val="004F7A61"/>
    <w:rsid w:val="004F7D15"/>
    <w:rsid w:val="00502573"/>
    <w:rsid w:val="00505F60"/>
    <w:rsid w:val="0051353A"/>
    <w:rsid w:val="005171AC"/>
    <w:rsid w:val="00520EED"/>
    <w:rsid w:val="00527D5E"/>
    <w:rsid w:val="00531D2C"/>
    <w:rsid w:val="00532DD4"/>
    <w:rsid w:val="005376B8"/>
    <w:rsid w:val="00547F3A"/>
    <w:rsid w:val="00553F0D"/>
    <w:rsid w:val="00570BFF"/>
    <w:rsid w:val="00575A1D"/>
    <w:rsid w:val="005802B3"/>
    <w:rsid w:val="00581A68"/>
    <w:rsid w:val="00582832"/>
    <w:rsid w:val="0058453F"/>
    <w:rsid w:val="005846DE"/>
    <w:rsid w:val="00585A05"/>
    <w:rsid w:val="00595C9B"/>
    <w:rsid w:val="005B712F"/>
    <w:rsid w:val="005B7CA6"/>
    <w:rsid w:val="005C0394"/>
    <w:rsid w:val="005C7A1C"/>
    <w:rsid w:val="005D1453"/>
    <w:rsid w:val="005D1785"/>
    <w:rsid w:val="005D53BE"/>
    <w:rsid w:val="005D5BF3"/>
    <w:rsid w:val="005E5C3F"/>
    <w:rsid w:val="005E6833"/>
    <w:rsid w:val="005E7294"/>
    <w:rsid w:val="005F08EE"/>
    <w:rsid w:val="0060759E"/>
    <w:rsid w:val="00611C31"/>
    <w:rsid w:val="00612E9B"/>
    <w:rsid w:val="00623456"/>
    <w:rsid w:val="00636053"/>
    <w:rsid w:val="006361CE"/>
    <w:rsid w:val="00640430"/>
    <w:rsid w:val="00655767"/>
    <w:rsid w:val="00665CDA"/>
    <w:rsid w:val="00667B4D"/>
    <w:rsid w:val="00673B22"/>
    <w:rsid w:val="00681100"/>
    <w:rsid w:val="006A2635"/>
    <w:rsid w:val="006A3B35"/>
    <w:rsid w:val="006A6A2D"/>
    <w:rsid w:val="006B44B0"/>
    <w:rsid w:val="006C340D"/>
    <w:rsid w:val="006C38E3"/>
    <w:rsid w:val="006D0E72"/>
    <w:rsid w:val="006E7C00"/>
    <w:rsid w:val="006F7F01"/>
    <w:rsid w:val="00700FAB"/>
    <w:rsid w:val="00710782"/>
    <w:rsid w:val="00712700"/>
    <w:rsid w:val="00735561"/>
    <w:rsid w:val="0074100A"/>
    <w:rsid w:val="00745613"/>
    <w:rsid w:val="00753948"/>
    <w:rsid w:val="00756DA9"/>
    <w:rsid w:val="0077148A"/>
    <w:rsid w:val="007772A3"/>
    <w:rsid w:val="00777990"/>
    <w:rsid w:val="007863B6"/>
    <w:rsid w:val="007875E1"/>
    <w:rsid w:val="007A16E2"/>
    <w:rsid w:val="007C09C3"/>
    <w:rsid w:val="007C183A"/>
    <w:rsid w:val="007C4014"/>
    <w:rsid w:val="007D4CBE"/>
    <w:rsid w:val="007E1AA4"/>
    <w:rsid w:val="007F327C"/>
    <w:rsid w:val="007F3B18"/>
    <w:rsid w:val="00800240"/>
    <w:rsid w:val="00801A78"/>
    <w:rsid w:val="00812702"/>
    <w:rsid w:val="00814F24"/>
    <w:rsid w:val="0082292A"/>
    <w:rsid w:val="00825209"/>
    <w:rsid w:val="008327F5"/>
    <w:rsid w:val="00832B09"/>
    <w:rsid w:val="008349AC"/>
    <w:rsid w:val="00837FFB"/>
    <w:rsid w:val="00843EB1"/>
    <w:rsid w:val="00843F8A"/>
    <w:rsid w:val="00850A89"/>
    <w:rsid w:val="008614BA"/>
    <w:rsid w:val="00864F43"/>
    <w:rsid w:val="00870B0E"/>
    <w:rsid w:val="00873C8C"/>
    <w:rsid w:val="00876191"/>
    <w:rsid w:val="00881D3C"/>
    <w:rsid w:val="0089503B"/>
    <w:rsid w:val="008964CF"/>
    <w:rsid w:val="008A2C1E"/>
    <w:rsid w:val="008B124D"/>
    <w:rsid w:val="008B3787"/>
    <w:rsid w:val="008B5D00"/>
    <w:rsid w:val="008B7857"/>
    <w:rsid w:val="008C390E"/>
    <w:rsid w:val="008C6BDD"/>
    <w:rsid w:val="008C72D1"/>
    <w:rsid w:val="008D1162"/>
    <w:rsid w:val="008D6EC1"/>
    <w:rsid w:val="008E3165"/>
    <w:rsid w:val="008F12B8"/>
    <w:rsid w:val="00901D9F"/>
    <w:rsid w:val="009054A2"/>
    <w:rsid w:val="00906E91"/>
    <w:rsid w:val="00912B16"/>
    <w:rsid w:val="00915521"/>
    <w:rsid w:val="00927ED9"/>
    <w:rsid w:val="009350C0"/>
    <w:rsid w:val="00936D07"/>
    <w:rsid w:val="00947AF5"/>
    <w:rsid w:val="00950145"/>
    <w:rsid w:val="00962C96"/>
    <w:rsid w:val="0096596C"/>
    <w:rsid w:val="00966853"/>
    <w:rsid w:val="0097021A"/>
    <w:rsid w:val="00970B2C"/>
    <w:rsid w:val="009710D4"/>
    <w:rsid w:val="00981D7D"/>
    <w:rsid w:val="00992C02"/>
    <w:rsid w:val="00993B6E"/>
    <w:rsid w:val="009961A4"/>
    <w:rsid w:val="009A5F41"/>
    <w:rsid w:val="009B05B8"/>
    <w:rsid w:val="009B6C2F"/>
    <w:rsid w:val="009B7205"/>
    <w:rsid w:val="009C261F"/>
    <w:rsid w:val="009D5A37"/>
    <w:rsid w:val="009D5D8F"/>
    <w:rsid w:val="009E02A5"/>
    <w:rsid w:val="009F0618"/>
    <w:rsid w:val="009F39E9"/>
    <w:rsid w:val="009F5B51"/>
    <w:rsid w:val="009F6E40"/>
    <w:rsid w:val="00A05916"/>
    <w:rsid w:val="00A123B2"/>
    <w:rsid w:val="00A1576D"/>
    <w:rsid w:val="00A21A79"/>
    <w:rsid w:val="00A22983"/>
    <w:rsid w:val="00A2372B"/>
    <w:rsid w:val="00A32292"/>
    <w:rsid w:val="00A32571"/>
    <w:rsid w:val="00A32976"/>
    <w:rsid w:val="00A36923"/>
    <w:rsid w:val="00A43A2C"/>
    <w:rsid w:val="00A5538C"/>
    <w:rsid w:val="00A63B60"/>
    <w:rsid w:val="00A70259"/>
    <w:rsid w:val="00A7633F"/>
    <w:rsid w:val="00A82659"/>
    <w:rsid w:val="00A841BF"/>
    <w:rsid w:val="00A84EA4"/>
    <w:rsid w:val="00A87E79"/>
    <w:rsid w:val="00A906A5"/>
    <w:rsid w:val="00A93246"/>
    <w:rsid w:val="00AA0B12"/>
    <w:rsid w:val="00AA65C3"/>
    <w:rsid w:val="00AB1EF6"/>
    <w:rsid w:val="00AB728D"/>
    <w:rsid w:val="00AB7DD4"/>
    <w:rsid w:val="00AC0276"/>
    <w:rsid w:val="00AD0CDD"/>
    <w:rsid w:val="00AD37F7"/>
    <w:rsid w:val="00AF0FE1"/>
    <w:rsid w:val="00AF3BB6"/>
    <w:rsid w:val="00AF639B"/>
    <w:rsid w:val="00B05874"/>
    <w:rsid w:val="00B058DE"/>
    <w:rsid w:val="00B07780"/>
    <w:rsid w:val="00B14C4E"/>
    <w:rsid w:val="00B17802"/>
    <w:rsid w:val="00B201B6"/>
    <w:rsid w:val="00B22DBD"/>
    <w:rsid w:val="00B361E9"/>
    <w:rsid w:val="00B36681"/>
    <w:rsid w:val="00B368BF"/>
    <w:rsid w:val="00B37DA0"/>
    <w:rsid w:val="00B55701"/>
    <w:rsid w:val="00B56092"/>
    <w:rsid w:val="00B61A93"/>
    <w:rsid w:val="00B62337"/>
    <w:rsid w:val="00B632C7"/>
    <w:rsid w:val="00B96919"/>
    <w:rsid w:val="00B969B5"/>
    <w:rsid w:val="00B96A13"/>
    <w:rsid w:val="00BA3566"/>
    <w:rsid w:val="00BA3FA5"/>
    <w:rsid w:val="00BC1081"/>
    <w:rsid w:val="00BC62EB"/>
    <w:rsid w:val="00BC72AF"/>
    <w:rsid w:val="00BD1918"/>
    <w:rsid w:val="00BE73F0"/>
    <w:rsid w:val="00BE7CAF"/>
    <w:rsid w:val="00BF53C2"/>
    <w:rsid w:val="00BF66C9"/>
    <w:rsid w:val="00C115FF"/>
    <w:rsid w:val="00C34F9B"/>
    <w:rsid w:val="00C45ACD"/>
    <w:rsid w:val="00C54C36"/>
    <w:rsid w:val="00C63FEF"/>
    <w:rsid w:val="00C72332"/>
    <w:rsid w:val="00C72DEE"/>
    <w:rsid w:val="00C7774B"/>
    <w:rsid w:val="00C94E82"/>
    <w:rsid w:val="00C961B4"/>
    <w:rsid w:val="00CA08D3"/>
    <w:rsid w:val="00CA0D2A"/>
    <w:rsid w:val="00CA6872"/>
    <w:rsid w:val="00CB0A8D"/>
    <w:rsid w:val="00CB44EA"/>
    <w:rsid w:val="00CC5BC2"/>
    <w:rsid w:val="00CD00E6"/>
    <w:rsid w:val="00CE0F61"/>
    <w:rsid w:val="00CE53F5"/>
    <w:rsid w:val="00CF0805"/>
    <w:rsid w:val="00CF3F07"/>
    <w:rsid w:val="00CF52D4"/>
    <w:rsid w:val="00D021E9"/>
    <w:rsid w:val="00D063DE"/>
    <w:rsid w:val="00D10A28"/>
    <w:rsid w:val="00D124A8"/>
    <w:rsid w:val="00D164BC"/>
    <w:rsid w:val="00D3019A"/>
    <w:rsid w:val="00D30D3C"/>
    <w:rsid w:val="00D45110"/>
    <w:rsid w:val="00D539AF"/>
    <w:rsid w:val="00D6037C"/>
    <w:rsid w:val="00D6398B"/>
    <w:rsid w:val="00D74C49"/>
    <w:rsid w:val="00D81DB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3686"/>
    <w:rsid w:val="00E150CB"/>
    <w:rsid w:val="00E15F41"/>
    <w:rsid w:val="00E24295"/>
    <w:rsid w:val="00E25405"/>
    <w:rsid w:val="00E5074E"/>
    <w:rsid w:val="00E5528C"/>
    <w:rsid w:val="00E62EA4"/>
    <w:rsid w:val="00E7486E"/>
    <w:rsid w:val="00E75AE9"/>
    <w:rsid w:val="00E91F18"/>
    <w:rsid w:val="00E9218D"/>
    <w:rsid w:val="00E92DDF"/>
    <w:rsid w:val="00EA0208"/>
    <w:rsid w:val="00EA422E"/>
    <w:rsid w:val="00EB1B19"/>
    <w:rsid w:val="00EB3376"/>
    <w:rsid w:val="00EB389A"/>
    <w:rsid w:val="00EB531F"/>
    <w:rsid w:val="00EB5636"/>
    <w:rsid w:val="00EB76DB"/>
    <w:rsid w:val="00EC55ED"/>
    <w:rsid w:val="00ED3333"/>
    <w:rsid w:val="00ED4AE0"/>
    <w:rsid w:val="00ED58D4"/>
    <w:rsid w:val="00ED6407"/>
    <w:rsid w:val="00ED7565"/>
    <w:rsid w:val="00EE6D3D"/>
    <w:rsid w:val="00EF64FA"/>
    <w:rsid w:val="00EF6B5B"/>
    <w:rsid w:val="00F10556"/>
    <w:rsid w:val="00F203AB"/>
    <w:rsid w:val="00F2512C"/>
    <w:rsid w:val="00F30B60"/>
    <w:rsid w:val="00F324BA"/>
    <w:rsid w:val="00F35DE4"/>
    <w:rsid w:val="00F40E11"/>
    <w:rsid w:val="00F556A6"/>
    <w:rsid w:val="00F556C3"/>
    <w:rsid w:val="00F64C68"/>
    <w:rsid w:val="00F700AE"/>
    <w:rsid w:val="00F72509"/>
    <w:rsid w:val="00F743AE"/>
    <w:rsid w:val="00F82AAF"/>
    <w:rsid w:val="00F836E9"/>
    <w:rsid w:val="00F85B4A"/>
    <w:rsid w:val="00FA0194"/>
    <w:rsid w:val="00FA20CF"/>
    <w:rsid w:val="00FA4E9C"/>
    <w:rsid w:val="00FA79F1"/>
    <w:rsid w:val="00FB0AE3"/>
    <w:rsid w:val="00FC0AAC"/>
    <w:rsid w:val="00FC432B"/>
    <w:rsid w:val="00FC743E"/>
    <w:rsid w:val="00FE2E71"/>
    <w:rsid w:val="00FE308F"/>
    <w:rsid w:val="00FE7005"/>
    <w:rsid w:val="00FE7D27"/>
    <w:rsid w:val="00FF4FA6"/>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1</Pages>
  <Words>48956</Words>
  <Characters>279050</Characters>
  <Application>Microsoft Office Word</Application>
  <DocSecurity>0</DocSecurity>
  <Lines>2325</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7</cp:revision>
  <cp:lastPrinted>2023-04-04T19:23:00Z</cp:lastPrinted>
  <dcterms:created xsi:type="dcterms:W3CDTF">2023-06-22T16:44:00Z</dcterms:created>
  <dcterms:modified xsi:type="dcterms:W3CDTF">2023-07-10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WlrhmUM"/&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